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C4B1B08" w14:textId="555B7E98" w:rsidR="008D61F9" w:rsidRDefault="004E0846" w:rsidP="00AB4DEC">
      <w:pPr>
        <w:divId w:val="1309676658"/>
        <w:rPr>
          <w:kern w:val="0"/>
          <w:lang w:val="en"/>
          <w14:ligatures w14:val="none"/>
        </w:rPr>
      </w:pPr>
      <w:r>
        <w:rPr>
          <w:lang w:val="en"/>
        </w:rPr>
        <w:t xml:space="preserve">Author(s): </w:t>
      </w:r>
      <w:r w:rsidR="00754C19">
        <w:rPr>
          <w:lang w:val="en"/>
        </w:rPr>
        <w:t>Dewan, Bray, Ma</w:t>
      </w:r>
      <w:r w:rsidR="004F1477">
        <w:rPr>
          <w:lang w:val="en"/>
        </w:rPr>
        <w:t>s</w:t>
      </w:r>
      <w:r w:rsidR="00754C19">
        <w:rPr>
          <w:lang w:val="en"/>
        </w:rPr>
        <w:t>terson, Johnson</w:t>
      </w:r>
      <w:r w:rsidR="00754C19">
        <w:rPr>
          <w:lang w:val="en"/>
        </w:rPr>
        <w:tab/>
      </w:r>
    </w:p>
    <w:p w14:paraId="2858D3E1" w14:textId="4E6C673D" w:rsidR="008D61F9" w:rsidRDefault="004E0846" w:rsidP="00AB4DEC">
      <w:pPr>
        <w:divId w:val="1771004973"/>
        <w:rPr>
          <w:lang w:val="en"/>
        </w:rPr>
      </w:pPr>
      <w:r>
        <w:rPr>
          <w:lang w:val="en"/>
        </w:rPr>
        <w:t xml:space="preserve">Question: </w:t>
      </w:r>
      <w:r w:rsidR="00754C19">
        <w:rPr>
          <w:lang w:val="en"/>
        </w:rPr>
        <w:t>Manual Ventilation Bag Size</w:t>
      </w:r>
    </w:p>
    <w:p w14:paraId="72C52DA3" w14:textId="77777777" w:rsidR="008D61F9" w:rsidRDefault="004E0846" w:rsidP="00AB4DEC">
      <w:pPr>
        <w:divId w:val="700060265"/>
        <w:rPr>
          <w:lang w:val="en"/>
        </w:rPr>
      </w:pPr>
      <w:r>
        <w:rPr>
          <w:lang w:val="en"/>
        </w:rPr>
        <w:t xml:space="preserve">Setting: </w:t>
      </w:r>
    </w:p>
    <w:p w14:paraId="1174AA52" w14:textId="77777777" w:rsidR="008D61F9" w:rsidRDefault="004E0846" w:rsidP="00AB4DEC">
      <w:pPr>
        <w:divId w:val="1156645966"/>
        <w:rPr>
          <w:lang w:val="en"/>
        </w:rPr>
      </w:pPr>
      <w:r>
        <w:rPr>
          <w:lang w:val="en"/>
        </w:rPr>
        <w:t xml:space="preserve">Bibliography: </w:t>
      </w:r>
    </w:p>
    <w:tbl>
      <w:tblPr>
        <w:tblW w:w="4697" w:type="pct"/>
        <w:tblCellMar>
          <w:top w:w="100" w:type="dxa"/>
          <w:left w:w="100" w:type="dxa"/>
          <w:bottom w:w="100" w:type="dxa"/>
          <w:right w:w="100" w:type="dxa"/>
        </w:tblCellMar>
        <w:tblLook w:val="04A0" w:firstRow="1" w:lastRow="0" w:firstColumn="1" w:lastColumn="0" w:noHBand="0" w:noVBand="1"/>
      </w:tblPr>
      <w:tblGrid>
        <w:gridCol w:w="774"/>
        <w:gridCol w:w="848"/>
        <w:gridCol w:w="985"/>
        <w:gridCol w:w="988"/>
        <w:gridCol w:w="988"/>
        <w:gridCol w:w="991"/>
        <w:gridCol w:w="842"/>
        <w:gridCol w:w="1550"/>
        <w:gridCol w:w="1658"/>
        <w:gridCol w:w="1134"/>
        <w:gridCol w:w="1153"/>
        <w:gridCol w:w="713"/>
        <w:gridCol w:w="875"/>
      </w:tblGrid>
      <w:tr w:rsidR="002057A1" w14:paraId="4FA2DEC6" w14:textId="77777777" w:rsidTr="00512557">
        <w:trPr>
          <w:divId w:val="1191214072"/>
          <w:cantSplit/>
          <w:tblHeader/>
        </w:trPr>
        <w:tc>
          <w:tcPr>
            <w:tcW w:w="2376" w:type="pct"/>
            <w:gridSpan w:val="7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2F5496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43B6D90A" w14:textId="77777777" w:rsidR="002057A1" w:rsidRPr="00196275" w:rsidRDefault="002057A1" w:rsidP="00AB4DEC">
            <w:pPr>
              <w:rPr>
                <w:b/>
                <w:bCs/>
                <w:color w:val="FFFFFF" w:themeColor="background1"/>
              </w:rPr>
            </w:pPr>
            <w:r w:rsidRPr="00196275">
              <w:rPr>
                <w:b/>
                <w:bCs/>
                <w:color w:val="FFFFFF" w:themeColor="background1"/>
              </w:rPr>
              <w:t>Certainty assessment</w:t>
            </w:r>
          </w:p>
        </w:tc>
        <w:tc>
          <w:tcPr>
            <w:tcW w:w="1188" w:type="pct"/>
            <w:gridSpan w:val="2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2F5496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58B138E3" w14:textId="77777777" w:rsidR="002057A1" w:rsidRPr="00196275" w:rsidRDefault="002057A1" w:rsidP="00AB4DEC">
            <w:pPr>
              <w:rPr>
                <w:b/>
                <w:bCs/>
                <w:color w:val="FFFFFF" w:themeColor="background1"/>
              </w:rPr>
            </w:pPr>
            <w:r w:rsidRPr="00196275">
              <w:rPr>
                <w:b/>
                <w:bCs/>
                <w:color w:val="FFFFFF" w:themeColor="background1"/>
              </w:rPr>
              <w:t>№ of patients</w:t>
            </w:r>
          </w:p>
        </w:tc>
        <w:tc>
          <w:tcPr>
            <w:tcW w:w="847" w:type="pct"/>
            <w:gridSpan w:val="2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2F5496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21E037A8" w14:textId="77777777" w:rsidR="002057A1" w:rsidRPr="00196275" w:rsidRDefault="002057A1" w:rsidP="00AB4DEC">
            <w:pPr>
              <w:rPr>
                <w:b/>
                <w:bCs/>
                <w:color w:val="FFFFFF" w:themeColor="background1"/>
              </w:rPr>
            </w:pPr>
            <w:r w:rsidRPr="00196275">
              <w:rPr>
                <w:b/>
                <w:bCs/>
                <w:color w:val="FFFFFF" w:themeColor="background1"/>
              </w:rPr>
              <w:t>Effect</w:t>
            </w:r>
          </w:p>
        </w:tc>
        <w:tc>
          <w:tcPr>
            <w:tcW w:w="264" w:type="pct"/>
            <w:vMerge w:val="restart"/>
            <w:tcBorders>
              <w:top w:val="single" w:sz="12" w:space="0" w:color="FFFFFF"/>
              <w:left w:val="single" w:sz="12" w:space="0" w:color="FFFFFF"/>
              <w:right w:val="single" w:sz="12" w:space="0" w:color="FFFFFF"/>
            </w:tcBorders>
            <w:shd w:val="clear" w:color="auto" w:fill="2F5496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31C3DDAE" w14:textId="77777777" w:rsidR="002057A1" w:rsidRPr="00196275" w:rsidRDefault="002057A1" w:rsidP="00AB4DEC">
            <w:pPr>
              <w:rPr>
                <w:b/>
                <w:bCs/>
                <w:color w:val="FFFFFF" w:themeColor="background1"/>
              </w:rPr>
            </w:pPr>
            <w:r w:rsidRPr="00196275">
              <w:rPr>
                <w:b/>
                <w:bCs/>
                <w:color w:val="FFFFFF" w:themeColor="background1"/>
              </w:rPr>
              <w:t>Certainty</w:t>
            </w:r>
          </w:p>
        </w:tc>
        <w:tc>
          <w:tcPr>
            <w:tcW w:w="324" w:type="pct"/>
            <w:vMerge w:val="restart"/>
            <w:tcBorders>
              <w:top w:val="single" w:sz="12" w:space="0" w:color="FFFFFF"/>
              <w:left w:val="single" w:sz="12" w:space="0" w:color="FFFFFF"/>
              <w:right w:val="single" w:sz="12" w:space="0" w:color="FFFFFF"/>
            </w:tcBorders>
            <w:shd w:val="clear" w:color="auto" w:fill="2F5496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421C3826" w14:textId="77777777" w:rsidR="002057A1" w:rsidRPr="00196275" w:rsidRDefault="002057A1" w:rsidP="00AB4DEC">
            <w:pPr>
              <w:rPr>
                <w:b/>
                <w:bCs/>
                <w:color w:val="FFFFFF" w:themeColor="background1"/>
              </w:rPr>
            </w:pPr>
            <w:r w:rsidRPr="00196275">
              <w:rPr>
                <w:b/>
                <w:bCs/>
                <w:color w:val="FFFFFF" w:themeColor="background1"/>
              </w:rPr>
              <w:t>Importance</w:t>
            </w:r>
          </w:p>
        </w:tc>
      </w:tr>
      <w:tr w:rsidR="002057A1" w14:paraId="612491AF" w14:textId="77777777" w:rsidTr="00512557">
        <w:trPr>
          <w:divId w:val="1191214072"/>
          <w:cantSplit/>
          <w:tblHeader/>
        </w:trPr>
        <w:tc>
          <w:tcPr>
            <w:tcW w:w="287" w:type="pc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2F5496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36492B05" w14:textId="77777777" w:rsidR="002057A1" w:rsidRPr="00196275" w:rsidRDefault="002057A1" w:rsidP="00AB4DEC">
            <w:pPr>
              <w:rPr>
                <w:color w:val="FFFFFF" w:themeColor="background1"/>
              </w:rPr>
            </w:pPr>
            <w:r w:rsidRPr="00196275">
              <w:rPr>
                <w:color w:val="FFFFFF" w:themeColor="background1"/>
              </w:rPr>
              <w:t>№ of studies</w:t>
            </w:r>
          </w:p>
        </w:tc>
        <w:tc>
          <w:tcPr>
            <w:tcW w:w="314" w:type="pc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2F5496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30043788" w14:textId="77777777" w:rsidR="002057A1" w:rsidRPr="00196275" w:rsidRDefault="002057A1" w:rsidP="00AB4DEC">
            <w:pPr>
              <w:rPr>
                <w:color w:val="FFFFFF" w:themeColor="background1"/>
              </w:rPr>
            </w:pPr>
            <w:r w:rsidRPr="00196275">
              <w:rPr>
                <w:color w:val="FFFFFF" w:themeColor="background1"/>
              </w:rPr>
              <w:t>Study design</w:t>
            </w:r>
          </w:p>
        </w:tc>
        <w:tc>
          <w:tcPr>
            <w:tcW w:w="365" w:type="pc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2F5496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2CD338A5" w14:textId="77777777" w:rsidR="002057A1" w:rsidRPr="00196275" w:rsidRDefault="002057A1" w:rsidP="00AB4DEC">
            <w:pPr>
              <w:rPr>
                <w:color w:val="FFFFFF" w:themeColor="background1"/>
              </w:rPr>
            </w:pPr>
            <w:r w:rsidRPr="00196275">
              <w:rPr>
                <w:color w:val="FFFFFF" w:themeColor="background1"/>
              </w:rPr>
              <w:t>Risk of bias</w:t>
            </w:r>
          </w:p>
        </w:tc>
        <w:tc>
          <w:tcPr>
            <w:tcW w:w="366" w:type="pc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2F5496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3E30DC6C" w14:textId="77777777" w:rsidR="002057A1" w:rsidRPr="00196275" w:rsidRDefault="002057A1" w:rsidP="00AB4DEC">
            <w:pPr>
              <w:rPr>
                <w:color w:val="FFFFFF" w:themeColor="background1"/>
              </w:rPr>
            </w:pPr>
            <w:r w:rsidRPr="00196275">
              <w:rPr>
                <w:color w:val="FFFFFF" w:themeColor="background1"/>
              </w:rPr>
              <w:t>Inconsistency</w:t>
            </w:r>
          </w:p>
        </w:tc>
        <w:tc>
          <w:tcPr>
            <w:tcW w:w="366" w:type="pc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2F5496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7384E3D6" w14:textId="77777777" w:rsidR="002057A1" w:rsidRPr="00196275" w:rsidRDefault="002057A1" w:rsidP="00AB4DEC">
            <w:pPr>
              <w:rPr>
                <w:color w:val="FFFFFF" w:themeColor="background1"/>
              </w:rPr>
            </w:pPr>
            <w:r w:rsidRPr="00196275">
              <w:rPr>
                <w:color w:val="FFFFFF" w:themeColor="background1"/>
              </w:rPr>
              <w:t>Indirectness</w:t>
            </w:r>
          </w:p>
        </w:tc>
        <w:tc>
          <w:tcPr>
            <w:tcW w:w="367" w:type="pc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2F5496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4C258952" w14:textId="77777777" w:rsidR="002057A1" w:rsidRPr="00196275" w:rsidRDefault="002057A1" w:rsidP="00AB4DEC">
            <w:pPr>
              <w:rPr>
                <w:color w:val="FFFFFF" w:themeColor="background1"/>
              </w:rPr>
            </w:pPr>
            <w:r w:rsidRPr="00196275">
              <w:rPr>
                <w:color w:val="FFFFFF" w:themeColor="background1"/>
              </w:rPr>
              <w:t>Imprecision</w:t>
            </w:r>
          </w:p>
        </w:tc>
        <w:tc>
          <w:tcPr>
            <w:tcW w:w="312" w:type="pc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2F5496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5711DCF0" w14:textId="77777777" w:rsidR="002057A1" w:rsidRPr="00196275" w:rsidRDefault="002057A1" w:rsidP="00AB4DEC">
            <w:pPr>
              <w:rPr>
                <w:color w:val="FFFFFF" w:themeColor="background1"/>
              </w:rPr>
            </w:pPr>
            <w:r w:rsidRPr="00196275">
              <w:rPr>
                <w:color w:val="FFFFFF" w:themeColor="background1"/>
              </w:rPr>
              <w:t>Other considerations</w:t>
            </w:r>
          </w:p>
        </w:tc>
        <w:tc>
          <w:tcPr>
            <w:tcW w:w="574" w:type="pc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2F5496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6355CE55" w14:textId="026238C2" w:rsidR="002057A1" w:rsidRPr="00196275" w:rsidRDefault="002057A1" w:rsidP="00AB4DEC">
            <w:pPr>
              <w:rPr>
                <w:color w:val="FFFFFF" w:themeColor="background1"/>
                <w:lang w:val="en-US"/>
              </w:rPr>
            </w:pPr>
            <w:r w:rsidRPr="00196275">
              <w:rPr>
                <w:color w:val="FFFFFF" w:themeColor="background1"/>
                <w:lang w:val="en-US"/>
              </w:rPr>
              <w:t>Large Bag Cohort</w:t>
            </w:r>
          </w:p>
        </w:tc>
        <w:tc>
          <w:tcPr>
            <w:tcW w:w="614" w:type="pc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2F5496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6DD98957" w14:textId="6C7C16FA" w:rsidR="002057A1" w:rsidRPr="00196275" w:rsidRDefault="002057A1" w:rsidP="00AB4DEC">
            <w:pPr>
              <w:rPr>
                <w:color w:val="FFFFFF" w:themeColor="background1"/>
                <w:lang w:val="en-US"/>
              </w:rPr>
            </w:pPr>
            <w:r w:rsidRPr="00196275">
              <w:rPr>
                <w:color w:val="FFFFFF" w:themeColor="background1"/>
                <w:lang w:val="en-US"/>
              </w:rPr>
              <w:t>Small Bag Cohort</w:t>
            </w:r>
          </w:p>
        </w:tc>
        <w:tc>
          <w:tcPr>
            <w:tcW w:w="420" w:type="pc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2F5496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4D76AF1D" w14:textId="3C6DC6C6" w:rsidR="002057A1" w:rsidRPr="00196275" w:rsidRDefault="002057A1" w:rsidP="00AB4DEC">
            <w:pPr>
              <w:rPr>
                <w:color w:val="FFFFFF" w:themeColor="background1"/>
              </w:rPr>
            </w:pPr>
            <w:r w:rsidRPr="00196275">
              <w:rPr>
                <w:color w:val="FFFFFF" w:themeColor="background1"/>
              </w:rPr>
              <w:t>Unadjusted OR</w:t>
            </w:r>
            <w:r w:rsidRPr="00196275">
              <w:rPr>
                <w:color w:val="FFFFFF" w:themeColor="background1"/>
              </w:rPr>
              <w:br/>
              <w:t>(95% CI)</w:t>
            </w:r>
          </w:p>
        </w:tc>
        <w:tc>
          <w:tcPr>
            <w:tcW w:w="427" w:type="pc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2F5496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5D28C393" w14:textId="2C155F3C" w:rsidR="002057A1" w:rsidRPr="00196275" w:rsidRDefault="002057A1" w:rsidP="00AB4DEC">
            <w:pPr>
              <w:rPr>
                <w:color w:val="FFFFFF" w:themeColor="background1"/>
              </w:rPr>
            </w:pPr>
            <w:r w:rsidRPr="00196275">
              <w:rPr>
                <w:color w:val="FFFFFF" w:themeColor="background1"/>
              </w:rPr>
              <w:t>Adjusted OR</w:t>
            </w:r>
            <w:r w:rsidRPr="00196275">
              <w:rPr>
                <w:color w:val="FFFFFF" w:themeColor="background1"/>
              </w:rPr>
              <w:br/>
              <w:t>(95% CI)</w:t>
            </w:r>
          </w:p>
        </w:tc>
        <w:tc>
          <w:tcPr>
            <w:tcW w:w="264" w:type="pct"/>
            <w:vMerge/>
            <w:tcBorders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vAlign w:val="center"/>
            <w:hideMark/>
          </w:tcPr>
          <w:p w14:paraId="7FE3C8A6" w14:textId="77777777" w:rsidR="002057A1" w:rsidRDefault="002057A1" w:rsidP="00AB4DEC"/>
        </w:tc>
        <w:tc>
          <w:tcPr>
            <w:tcW w:w="324" w:type="pct"/>
            <w:vMerge/>
            <w:tcBorders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vAlign w:val="center"/>
            <w:hideMark/>
          </w:tcPr>
          <w:p w14:paraId="609577DF" w14:textId="77777777" w:rsidR="002057A1" w:rsidRDefault="002057A1" w:rsidP="00AB4DEC"/>
        </w:tc>
      </w:tr>
      <w:tr w:rsidR="008D61F9" w14:paraId="38FD5304" w14:textId="77777777" w:rsidTr="002057A1">
        <w:trPr>
          <w:divId w:val="1191214072"/>
          <w:cantSplit/>
        </w:trPr>
        <w:tc>
          <w:tcPr>
            <w:tcW w:w="5000" w:type="pct"/>
            <w:gridSpan w:val="13"/>
            <w:shd w:val="clear" w:color="auto" w:fill="FFFFFF"/>
            <w:tcMar>
              <w:top w:w="75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52F5C116" w14:textId="5544DFB7" w:rsidR="008D61F9" w:rsidRDefault="004E0846" w:rsidP="00AB4DEC">
            <w:pPr>
              <w:divId w:val="976450091"/>
            </w:pPr>
            <w:r>
              <w:rPr>
                <w:rStyle w:val="label"/>
                <w:b/>
                <w:bCs/>
                <w:color w:val="000000"/>
              </w:rPr>
              <w:t>Favorable Neurologic Outcom</w:t>
            </w:r>
            <w:r w:rsidR="006E0F9C">
              <w:rPr>
                <w:rStyle w:val="label"/>
                <w:b/>
                <w:bCs/>
                <w:color w:val="000000"/>
              </w:rPr>
              <w:t xml:space="preserve">e </w:t>
            </w:r>
          </w:p>
        </w:tc>
      </w:tr>
      <w:tr w:rsidR="008D61F9" w14:paraId="390E6713" w14:textId="77777777" w:rsidTr="00512557">
        <w:trPr>
          <w:divId w:val="1191214072"/>
          <w:cantSplit/>
        </w:trPr>
        <w:tc>
          <w:tcPr>
            <w:tcW w:w="28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69669B1D" w14:textId="06376A44" w:rsidR="006E0F9C" w:rsidRDefault="00EF1EE4" w:rsidP="00AB4DEC">
            <w:pPr>
              <w:divId w:val="322705106"/>
            </w:pPr>
            <w:r>
              <w:t>1</w:t>
            </w:r>
            <w:r w:rsidR="00E425E5">
              <w:fldChar w:fldCharType="begin">
                <w:fldData xml:space="preserve">PEVuZE5vdGU+PENpdGU+PEF1dGhvcj5TbnlkZXI8L0F1dGhvcj48WWVhcj4yMDIzPC9ZZWFyPjxS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</w:fldData>
              </w:fldChar>
            </w:r>
            <w:r w:rsidR="00E425E5">
              <w:instrText xml:space="preserve"> ADDIN EN.CITE </w:instrText>
            </w:r>
            <w:r w:rsidR="00E425E5">
              <w:fldChar w:fldCharType="begin">
                <w:fldData xml:space="preserve">PEVuZE5vdGU+PENpdGU+PEF1dGhvcj5TbnlkZXI8L0F1dGhvcj48WWVhcj4yMDIzPC9ZZWFyPjxS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</w:fldData>
              </w:fldChar>
            </w:r>
            <w:r w:rsidR="00E425E5">
              <w:instrText xml:space="preserve"> ADDIN EN.CITE.DATA </w:instrText>
            </w:r>
            <w:r w:rsidR="00E425E5">
              <w:fldChar w:fldCharType="end"/>
            </w:r>
            <w:r w:rsidR="00E425E5">
              <w:fldChar w:fldCharType="separate"/>
            </w:r>
            <w:r w:rsidR="00E425E5" w:rsidRPr="00E425E5">
              <w:rPr>
                <w:noProof/>
                <w:vertAlign w:val="superscript"/>
              </w:rPr>
              <w:t>1</w:t>
            </w:r>
            <w:r w:rsidR="00E425E5">
              <w:fldChar w:fldCharType="end"/>
            </w:r>
          </w:p>
        </w:tc>
        <w:tc>
          <w:tcPr>
            <w:tcW w:w="31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20599F7F" w14:textId="6D17B717" w:rsidR="008D61F9" w:rsidRDefault="00691695" w:rsidP="00AB4DEC">
            <w:pPr>
              <w:divId w:val="275799289"/>
            </w:pPr>
            <w:r>
              <w:t>Before-after o</w:t>
            </w:r>
            <w:r w:rsidR="006E0F9C">
              <w:t>bservational</w:t>
            </w:r>
          </w:p>
        </w:tc>
        <w:tc>
          <w:tcPr>
            <w:tcW w:w="36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29489D8F" w14:textId="5E9E2ACF" w:rsidR="008D61F9" w:rsidRDefault="006E0F9C" w:rsidP="00AB4DEC">
            <w:pPr>
              <w:divId w:val="1524443370"/>
            </w:pPr>
            <w:r>
              <w:t xml:space="preserve">Serious </w:t>
            </w:r>
          </w:p>
        </w:tc>
        <w:tc>
          <w:tcPr>
            <w:tcW w:w="36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61D1494B" w14:textId="3AB9CF4F" w:rsidR="008D61F9" w:rsidRDefault="006E0F9C" w:rsidP="00AB4DEC">
            <w:pPr>
              <w:divId w:val="607860185"/>
            </w:pPr>
            <w:r>
              <w:t>Not Serious</w:t>
            </w:r>
          </w:p>
        </w:tc>
        <w:tc>
          <w:tcPr>
            <w:tcW w:w="36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34F5B3FD" w14:textId="3B1AAD21" w:rsidR="008D61F9" w:rsidRDefault="006E0F9C" w:rsidP="00AB4DEC">
            <w:pPr>
              <w:divId w:val="1844127782"/>
            </w:pPr>
            <w:r>
              <w:t>Not Serious</w:t>
            </w:r>
          </w:p>
        </w:tc>
        <w:tc>
          <w:tcPr>
            <w:tcW w:w="36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5106C069" w14:textId="2BF7BC9D" w:rsidR="008D61F9" w:rsidRDefault="006E0F9C" w:rsidP="00AB4DEC">
            <w:pPr>
              <w:divId w:val="1493984936"/>
            </w:pPr>
            <w:r>
              <w:t xml:space="preserve">Serious </w:t>
            </w:r>
          </w:p>
        </w:tc>
        <w:tc>
          <w:tcPr>
            <w:tcW w:w="312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0B104B46" w14:textId="7015637A" w:rsidR="008D61F9" w:rsidRPr="00313452" w:rsidRDefault="008D61F9" w:rsidP="00AB4DEC">
            <w:pPr>
              <w:divId w:val="1585190936"/>
              <w:rPr>
                <w:lang w:val="en-US"/>
              </w:rPr>
            </w:pPr>
          </w:p>
        </w:tc>
        <w:tc>
          <w:tcPr>
            <w:tcW w:w="57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0B2468B7" w14:textId="4AF34D73" w:rsidR="008D61F9" w:rsidRDefault="006E0F9C" w:rsidP="00AB4DEC">
            <w:pPr>
              <w:divId w:val="1343240420"/>
            </w:pPr>
            <w:r>
              <w:t>49</w:t>
            </w:r>
            <w:r w:rsidR="008F61D6">
              <w:t>/663</w:t>
            </w:r>
            <w:r>
              <w:t xml:space="preserve"> (7%)</w:t>
            </w:r>
          </w:p>
        </w:tc>
        <w:tc>
          <w:tcPr>
            <w:tcW w:w="61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0ED1F55F" w14:textId="044E1590" w:rsidR="008D61F9" w:rsidRDefault="006E0F9C" w:rsidP="00AB4DEC">
            <w:pPr>
              <w:divId w:val="692263864"/>
            </w:pPr>
            <w:r>
              <w:t>63</w:t>
            </w:r>
            <w:r w:rsidR="008F61D6">
              <w:t>/1331</w:t>
            </w:r>
            <w:r>
              <w:t xml:space="preserve"> (5%)</w:t>
            </w:r>
          </w:p>
        </w:tc>
        <w:tc>
          <w:tcPr>
            <w:tcW w:w="420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27BEFC87" w14:textId="14FDB7E5" w:rsidR="008D61F9" w:rsidRPr="002057A1" w:rsidRDefault="002057A1" w:rsidP="00AB4DEC">
            <w:pPr>
              <w:divId w:val="2116513673"/>
            </w:pPr>
            <w:r w:rsidRPr="002057A1">
              <w:rPr>
                <w:lang w:val="en-GB"/>
              </w:rPr>
              <w:t>0.62 (0.42</w:t>
            </w:r>
            <w:r w:rsidR="00027878">
              <w:rPr>
                <w:lang w:val="en-GB"/>
              </w:rPr>
              <w:t xml:space="preserve"> to </w:t>
            </w:r>
            <w:r w:rsidRPr="002057A1">
              <w:rPr>
                <w:lang w:val="en-GB"/>
              </w:rPr>
              <w:t>0.92)</w:t>
            </w:r>
          </w:p>
        </w:tc>
        <w:tc>
          <w:tcPr>
            <w:tcW w:w="42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64EA97AA" w14:textId="7561C3B1" w:rsidR="008D61F9" w:rsidRPr="002057A1" w:rsidRDefault="002057A1" w:rsidP="00AB4DEC">
            <w:pPr>
              <w:divId w:val="1911453408"/>
            </w:pPr>
            <w:r w:rsidRPr="002057A1">
              <w:rPr>
                <w:lang w:val="en-GB"/>
              </w:rPr>
              <w:t>0.65 (0.43</w:t>
            </w:r>
            <w:r w:rsidR="00027878">
              <w:rPr>
                <w:lang w:val="en-GB"/>
              </w:rPr>
              <w:t xml:space="preserve"> to </w:t>
            </w:r>
            <w:r w:rsidRPr="002057A1">
              <w:rPr>
                <w:lang w:val="en-GB"/>
              </w:rPr>
              <w:t>0.99)</w:t>
            </w:r>
          </w:p>
        </w:tc>
        <w:tc>
          <w:tcPr>
            <w:tcW w:w="26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16C93FAF" w14:textId="34174969" w:rsidR="008D61F9" w:rsidRDefault="006E0F9C" w:rsidP="00AB4DEC">
            <w:pPr>
              <w:divId w:val="626856578"/>
            </w:pPr>
            <w:r>
              <w:t>Very Low</w:t>
            </w:r>
          </w:p>
        </w:tc>
        <w:tc>
          <w:tcPr>
            <w:tcW w:w="32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419CD7C5" w14:textId="5FF28C28" w:rsidR="008D61F9" w:rsidRDefault="00754C19" w:rsidP="00AB4DEC">
            <w:pPr>
              <w:divId w:val="324868313"/>
            </w:pPr>
            <w:r>
              <w:t>CRITICAL</w:t>
            </w:r>
          </w:p>
        </w:tc>
      </w:tr>
      <w:tr w:rsidR="008D61F9" w:rsidRPr="00313452" w14:paraId="0B32B8BE" w14:textId="77777777" w:rsidTr="002057A1">
        <w:trPr>
          <w:divId w:val="1191214072"/>
          <w:cantSplit/>
        </w:trPr>
        <w:tc>
          <w:tcPr>
            <w:tcW w:w="5000" w:type="pct"/>
            <w:gridSpan w:val="13"/>
            <w:shd w:val="clear" w:color="auto" w:fill="FFFFFF"/>
            <w:tcMar>
              <w:top w:w="75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78951AD1" w14:textId="2AF80A72" w:rsidR="008D61F9" w:rsidRPr="002057A1" w:rsidRDefault="004E0846" w:rsidP="00AB4DEC">
            <w:pPr>
              <w:divId w:val="1553689830"/>
              <w:rPr>
                <w:lang w:val="en-US"/>
              </w:rPr>
            </w:pPr>
            <w:r w:rsidRPr="002057A1">
              <w:rPr>
                <w:rStyle w:val="label"/>
                <w:rFonts w:ascii="Arial" w:hAnsi="Arial" w:cs="Arial"/>
                <w:b/>
                <w:bCs/>
                <w:color w:val="000000"/>
                <w:lang w:val="en-US"/>
              </w:rPr>
              <w:t xml:space="preserve">Survival </w:t>
            </w:r>
            <w:r w:rsidR="006E0F9C" w:rsidRPr="002057A1">
              <w:rPr>
                <w:rStyle w:val="label"/>
                <w:rFonts w:ascii="Arial" w:hAnsi="Arial" w:cs="Arial"/>
                <w:b/>
                <w:bCs/>
                <w:color w:val="000000"/>
                <w:lang w:val="en-US"/>
              </w:rPr>
              <w:t>to hospital</w:t>
            </w:r>
            <w:r w:rsidRPr="002057A1">
              <w:rPr>
                <w:rStyle w:val="label"/>
                <w:rFonts w:ascii="Arial" w:hAnsi="Arial" w:cs="Arial"/>
                <w:b/>
                <w:bCs/>
                <w:color w:val="000000"/>
                <w:lang w:val="en-US"/>
              </w:rPr>
              <w:t xml:space="preserve"> discharge </w:t>
            </w:r>
          </w:p>
        </w:tc>
      </w:tr>
      <w:tr w:rsidR="008D61F9" w14:paraId="7D558474" w14:textId="77777777" w:rsidTr="00512557">
        <w:trPr>
          <w:divId w:val="1191214072"/>
          <w:cantSplit/>
        </w:trPr>
        <w:tc>
          <w:tcPr>
            <w:tcW w:w="28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33E60B65" w14:textId="27121EB2" w:rsidR="008D61F9" w:rsidRDefault="0093673C" w:rsidP="00AB4DEC">
            <w:pPr>
              <w:divId w:val="1833984640"/>
            </w:pPr>
            <w:r>
              <w:t>1</w:t>
            </w:r>
            <w:r w:rsidR="00E425E5">
              <w:fldChar w:fldCharType="begin">
                <w:fldData xml:space="preserve">PEVuZE5vdGU+PENpdGU+PEF1dGhvcj5TbnlkZXI8L0F1dGhvcj48WWVhcj4yMDIzPC9ZZWFyPjxS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bnlkZXI8L0F1dGhvcj48WWVhcj4yMDIzPC9ZZWFyPjxS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="00E425E5">
              <w:fldChar w:fldCharType="separate"/>
            </w:r>
            <w:r w:rsidRPr="0093673C">
              <w:rPr>
                <w:noProof/>
                <w:vertAlign w:val="superscript"/>
              </w:rPr>
              <w:t>1</w:t>
            </w:r>
            <w:r w:rsidR="00E425E5">
              <w:fldChar w:fldCharType="end"/>
            </w:r>
          </w:p>
        </w:tc>
        <w:tc>
          <w:tcPr>
            <w:tcW w:w="31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1B4FE847" w14:textId="60D072DC" w:rsidR="00691695" w:rsidRDefault="00691695" w:rsidP="00AB4DEC">
            <w:pPr>
              <w:divId w:val="1648708574"/>
            </w:pPr>
            <w:r>
              <w:t>Before-after observational</w:t>
            </w:r>
          </w:p>
        </w:tc>
        <w:tc>
          <w:tcPr>
            <w:tcW w:w="36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638EA350" w14:textId="5CCC617E" w:rsidR="008D61F9" w:rsidRDefault="006E0F9C" w:rsidP="00AB4DEC">
            <w:pPr>
              <w:divId w:val="592980412"/>
            </w:pPr>
            <w:r>
              <w:t>Serious</w:t>
            </w:r>
          </w:p>
        </w:tc>
        <w:tc>
          <w:tcPr>
            <w:tcW w:w="36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721C24C0" w14:textId="59614523" w:rsidR="008D61F9" w:rsidRDefault="006E0F9C" w:rsidP="00AB4DEC">
            <w:pPr>
              <w:divId w:val="497963582"/>
            </w:pPr>
            <w:r>
              <w:t>Not Serious</w:t>
            </w:r>
          </w:p>
        </w:tc>
        <w:tc>
          <w:tcPr>
            <w:tcW w:w="36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3CBAE125" w14:textId="6EB4659F" w:rsidR="008D61F9" w:rsidRDefault="006E0F9C" w:rsidP="00AB4DEC">
            <w:pPr>
              <w:divId w:val="966354774"/>
            </w:pPr>
            <w:r>
              <w:t>Not Serious</w:t>
            </w:r>
          </w:p>
        </w:tc>
        <w:tc>
          <w:tcPr>
            <w:tcW w:w="36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685C2AF8" w14:textId="62BEE4C4" w:rsidR="008D61F9" w:rsidRDefault="006E0F9C" w:rsidP="00AB4DEC">
            <w:pPr>
              <w:divId w:val="1980529810"/>
            </w:pPr>
            <w:r>
              <w:t>Serious</w:t>
            </w:r>
          </w:p>
        </w:tc>
        <w:tc>
          <w:tcPr>
            <w:tcW w:w="312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32E966D4" w14:textId="0836362F" w:rsidR="008D61F9" w:rsidRPr="00313452" w:rsidRDefault="008D61F9" w:rsidP="00AB4DEC">
            <w:pPr>
              <w:divId w:val="139854087"/>
              <w:rPr>
                <w:lang w:val="en-US"/>
              </w:rPr>
            </w:pPr>
          </w:p>
        </w:tc>
        <w:tc>
          <w:tcPr>
            <w:tcW w:w="57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3F1A9AB9" w14:textId="7D78DC62" w:rsidR="00C4628F" w:rsidRDefault="006E0F9C" w:rsidP="00AB4DEC">
            <w:pPr>
              <w:divId w:val="2013868383"/>
            </w:pPr>
            <w:r>
              <w:t>80</w:t>
            </w:r>
            <w:r w:rsidR="002057A1">
              <w:t>/663</w:t>
            </w:r>
            <w:r w:rsidR="008B33C9">
              <w:t xml:space="preserve"> </w:t>
            </w:r>
            <w:r>
              <w:t>(12%)</w:t>
            </w:r>
          </w:p>
        </w:tc>
        <w:tc>
          <w:tcPr>
            <w:tcW w:w="61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7AAE7E86" w14:textId="243AC3DE" w:rsidR="006E0F9C" w:rsidRDefault="006E0F9C" w:rsidP="0093673C">
            <w:pPr>
              <w:divId w:val="707293754"/>
            </w:pPr>
            <w:r>
              <w:t>125</w:t>
            </w:r>
            <w:r w:rsidR="002057A1">
              <w:t>/1331</w:t>
            </w:r>
            <w:r>
              <w:t xml:space="preserve"> (9%)</w:t>
            </w:r>
          </w:p>
        </w:tc>
        <w:tc>
          <w:tcPr>
            <w:tcW w:w="420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1338DA49" w14:textId="1A085EC7" w:rsidR="008D61F9" w:rsidRPr="002057A1" w:rsidRDefault="002057A1" w:rsidP="00AB4DEC">
            <w:pPr>
              <w:divId w:val="1370494005"/>
            </w:pPr>
            <w:r w:rsidRPr="002057A1">
              <w:rPr>
                <w:lang w:val="en-GB"/>
              </w:rPr>
              <w:t>0.76 (0.56</w:t>
            </w:r>
            <w:r w:rsidR="00027878">
              <w:rPr>
                <w:lang w:val="en-GB"/>
              </w:rPr>
              <w:t xml:space="preserve"> to </w:t>
            </w:r>
            <w:r w:rsidRPr="002057A1">
              <w:rPr>
                <w:lang w:val="en-GB"/>
              </w:rPr>
              <w:t>1.02)</w:t>
            </w:r>
          </w:p>
        </w:tc>
        <w:tc>
          <w:tcPr>
            <w:tcW w:w="42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071AE2E3" w14:textId="4D158EB2" w:rsidR="008D61F9" w:rsidRPr="002057A1" w:rsidRDefault="002057A1" w:rsidP="00AB4DEC">
            <w:pPr>
              <w:divId w:val="1202355196"/>
              <w:rPr>
                <w:lang w:val="en-US"/>
              </w:rPr>
            </w:pPr>
            <w:r w:rsidRPr="002057A1">
              <w:rPr>
                <w:lang w:val="en-GB"/>
              </w:rPr>
              <w:t>0.79 (0.57</w:t>
            </w:r>
            <w:r w:rsidR="00027878">
              <w:rPr>
                <w:lang w:val="en-GB"/>
              </w:rPr>
              <w:t xml:space="preserve"> to </w:t>
            </w:r>
            <w:r w:rsidRPr="002057A1">
              <w:rPr>
                <w:lang w:val="en-GB"/>
              </w:rPr>
              <w:t>1.09)</w:t>
            </w:r>
          </w:p>
        </w:tc>
        <w:tc>
          <w:tcPr>
            <w:tcW w:w="26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2D7ED311" w14:textId="46CB2CAE" w:rsidR="008D61F9" w:rsidRDefault="006E0F9C" w:rsidP="00AB4DEC">
            <w:pPr>
              <w:divId w:val="497431443"/>
            </w:pPr>
            <w:r>
              <w:t>Very Low</w:t>
            </w:r>
          </w:p>
        </w:tc>
        <w:tc>
          <w:tcPr>
            <w:tcW w:w="32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7573FA48" w14:textId="05B083AC" w:rsidR="008D61F9" w:rsidRDefault="00754C19" w:rsidP="00AB4DEC">
            <w:pPr>
              <w:divId w:val="613951033"/>
            </w:pPr>
            <w:r>
              <w:t>IMPORTANT</w:t>
            </w:r>
          </w:p>
        </w:tc>
      </w:tr>
      <w:tr w:rsidR="006E0F9C" w14:paraId="4C1609E6" w14:textId="77777777" w:rsidTr="008B33C9">
        <w:trPr>
          <w:divId w:val="1191214072"/>
          <w:cantSplit/>
        </w:trPr>
        <w:tc>
          <w:tcPr>
            <w:tcW w:w="5000" w:type="pct"/>
            <w:gridSpan w:val="13"/>
            <w:tcBorders>
              <w:top w:val="single" w:sz="6" w:space="0" w:color="000000"/>
              <w:bottom w:val="single" w:sz="6" w:space="0" w:color="000000"/>
            </w:tcBorders>
          </w:tcPr>
          <w:p w14:paraId="2FDCFE57" w14:textId="2444618D" w:rsidR="006E0F9C" w:rsidRPr="008B33C9" w:rsidRDefault="006E0F9C" w:rsidP="00AB4DEC">
            <w:pPr>
              <w:rPr>
                <w:rFonts w:ascii="Arial" w:hAnsi="Arial" w:cs="Arial"/>
                <w:b/>
                <w:bCs/>
              </w:rPr>
            </w:pPr>
            <w:r w:rsidRPr="008B33C9">
              <w:rPr>
                <w:rFonts w:ascii="Arial" w:hAnsi="Arial" w:cs="Arial"/>
                <w:b/>
                <w:bCs/>
              </w:rPr>
              <w:t>Survival to hospital admission</w:t>
            </w:r>
          </w:p>
        </w:tc>
      </w:tr>
      <w:tr w:rsidR="006E0F9C" w14:paraId="4F8C1FFE" w14:textId="77777777" w:rsidTr="00512557">
        <w:trPr>
          <w:divId w:val="1191214072"/>
          <w:cantSplit/>
        </w:trPr>
        <w:tc>
          <w:tcPr>
            <w:tcW w:w="28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23598CF5" w14:textId="48E96DB9" w:rsidR="006E0F9C" w:rsidRDefault="006E0F9C" w:rsidP="00AB4DEC">
            <w:r>
              <w:t>1</w:t>
            </w:r>
            <w:r w:rsidR="00E425E5">
              <w:fldChar w:fldCharType="begin">
                <w:fldData xml:space="preserve">PEVuZE5vdGU+PENpdGU+PEF1dGhvcj5TbnlkZXI8L0F1dGhvcj48WWVhcj4yMDIzPC9ZZWFyPjxS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</w:fldData>
              </w:fldChar>
            </w:r>
            <w:r w:rsidR="00E425E5">
              <w:instrText xml:space="preserve"> ADDIN EN.CITE </w:instrText>
            </w:r>
            <w:r w:rsidR="00E425E5">
              <w:fldChar w:fldCharType="begin">
                <w:fldData xml:space="preserve">PEVuZE5vdGU+PENpdGU+PEF1dGhvcj5TbnlkZXI8L0F1dGhvcj48WWVhcj4yMDIzPC9ZZWFyPjxS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</w:fldData>
              </w:fldChar>
            </w:r>
            <w:r w:rsidR="00E425E5">
              <w:instrText xml:space="preserve"> ADDIN EN.CITE.DATA </w:instrText>
            </w:r>
            <w:r w:rsidR="00E425E5">
              <w:fldChar w:fldCharType="end"/>
            </w:r>
            <w:r w:rsidR="00E425E5">
              <w:fldChar w:fldCharType="separate"/>
            </w:r>
            <w:r w:rsidR="00E425E5" w:rsidRPr="00E425E5">
              <w:rPr>
                <w:noProof/>
                <w:vertAlign w:val="superscript"/>
              </w:rPr>
              <w:t>1</w:t>
            </w:r>
            <w:r w:rsidR="00E425E5">
              <w:fldChar w:fldCharType="end"/>
            </w:r>
          </w:p>
        </w:tc>
        <w:tc>
          <w:tcPr>
            <w:tcW w:w="31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3D8145E1" w14:textId="41D7E64A" w:rsidR="006E0F9C" w:rsidRDefault="00691695" w:rsidP="00AB4DEC">
            <w:r>
              <w:t>Before-after observational</w:t>
            </w:r>
          </w:p>
        </w:tc>
        <w:tc>
          <w:tcPr>
            <w:tcW w:w="36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2362AF64" w14:textId="5A581DF8" w:rsidR="006E0F9C" w:rsidRDefault="006E0F9C" w:rsidP="00AB4DEC">
            <w:r>
              <w:t>Serious</w:t>
            </w:r>
          </w:p>
        </w:tc>
        <w:tc>
          <w:tcPr>
            <w:tcW w:w="36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1BEF6353" w14:textId="018287D7" w:rsidR="006E0F9C" w:rsidRDefault="006E0F9C" w:rsidP="00AB4DEC">
            <w:r>
              <w:t>Not Serious</w:t>
            </w:r>
          </w:p>
        </w:tc>
        <w:tc>
          <w:tcPr>
            <w:tcW w:w="36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49C23261" w14:textId="07A2074B" w:rsidR="006E0F9C" w:rsidRDefault="006E0F9C" w:rsidP="00AB4DEC">
            <w:r>
              <w:t>Not Serious</w:t>
            </w:r>
          </w:p>
        </w:tc>
        <w:tc>
          <w:tcPr>
            <w:tcW w:w="36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3A139B2A" w14:textId="6DFE86F6" w:rsidR="006E0F9C" w:rsidRDefault="006E0F9C" w:rsidP="00AB4DEC">
            <w:r>
              <w:t>Serious</w:t>
            </w:r>
          </w:p>
        </w:tc>
        <w:tc>
          <w:tcPr>
            <w:tcW w:w="312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1D3471A0" w14:textId="77777777" w:rsidR="006E0F9C" w:rsidRPr="00313452" w:rsidRDefault="006E0F9C" w:rsidP="00AB4DEC">
            <w:pPr>
              <w:rPr>
                <w:lang w:val="en-US"/>
              </w:rPr>
            </w:pPr>
          </w:p>
        </w:tc>
        <w:tc>
          <w:tcPr>
            <w:tcW w:w="57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7FF7D905" w14:textId="5A6F110F" w:rsidR="006E0F9C" w:rsidRDefault="006E0F9C" w:rsidP="00AB4DEC">
            <w:r>
              <w:t xml:space="preserve"> </w:t>
            </w:r>
            <w:r w:rsidR="00CD0658">
              <w:t>276</w:t>
            </w:r>
            <w:r w:rsidR="0083402E">
              <w:t>/663</w:t>
            </w:r>
            <w:r w:rsidR="00CD0658">
              <w:t xml:space="preserve"> (</w:t>
            </w:r>
            <w:r>
              <w:t>42%</w:t>
            </w:r>
            <w:r w:rsidR="00CD0658">
              <w:t>)</w:t>
            </w:r>
          </w:p>
        </w:tc>
        <w:tc>
          <w:tcPr>
            <w:tcW w:w="61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624D831C" w14:textId="69851DDF" w:rsidR="006E0F9C" w:rsidRDefault="00CD0658" w:rsidP="00AB4DEC">
            <w:r>
              <w:t>460</w:t>
            </w:r>
            <w:r w:rsidR="0083402E">
              <w:t>/1331</w:t>
            </w:r>
            <w:r>
              <w:t xml:space="preserve"> (</w:t>
            </w:r>
            <w:r w:rsidR="006E0F9C">
              <w:t>35%</w:t>
            </w:r>
            <w:r>
              <w:t>)</w:t>
            </w:r>
          </w:p>
        </w:tc>
        <w:tc>
          <w:tcPr>
            <w:tcW w:w="420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52ABB165" w14:textId="11C57D03" w:rsidR="006E0F9C" w:rsidRPr="002057A1" w:rsidRDefault="002057A1" w:rsidP="00AB4DEC">
            <w:r w:rsidRPr="002057A1">
              <w:rPr>
                <w:lang w:val="en-GB"/>
              </w:rPr>
              <w:t>0.74 (0.61</w:t>
            </w:r>
            <w:r w:rsidR="00027878">
              <w:rPr>
                <w:lang w:val="en-GB"/>
              </w:rPr>
              <w:t xml:space="preserve"> to </w:t>
            </w:r>
            <w:r w:rsidRPr="002057A1">
              <w:rPr>
                <w:lang w:val="en-GB"/>
              </w:rPr>
              <w:t>0.90)</w:t>
            </w:r>
          </w:p>
        </w:tc>
        <w:tc>
          <w:tcPr>
            <w:tcW w:w="42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1FC162EF" w14:textId="6671946D" w:rsidR="006E0F9C" w:rsidRPr="002057A1" w:rsidRDefault="002057A1" w:rsidP="00AB4DEC">
            <w:pPr>
              <w:rPr>
                <w:lang w:val="en-US"/>
              </w:rPr>
            </w:pPr>
            <w:r w:rsidRPr="002057A1">
              <w:rPr>
                <w:lang w:val="en-GB"/>
              </w:rPr>
              <w:t>0.73 (0.60</w:t>
            </w:r>
            <w:r w:rsidR="00027878">
              <w:rPr>
                <w:lang w:val="en-GB"/>
              </w:rPr>
              <w:t xml:space="preserve"> to </w:t>
            </w:r>
            <w:r w:rsidRPr="002057A1">
              <w:rPr>
                <w:lang w:val="en-GB"/>
              </w:rPr>
              <w:t>0.90)</w:t>
            </w:r>
          </w:p>
        </w:tc>
        <w:tc>
          <w:tcPr>
            <w:tcW w:w="26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58FD2C3C" w14:textId="2FAF30F4" w:rsidR="006E0F9C" w:rsidRDefault="006E0F9C" w:rsidP="00AB4DEC">
            <w:r>
              <w:t>Very Low</w:t>
            </w:r>
          </w:p>
        </w:tc>
        <w:tc>
          <w:tcPr>
            <w:tcW w:w="32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0396E998" w14:textId="44F1164F" w:rsidR="006E0F9C" w:rsidRDefault="006E0F9C" w:rsidP="00AB4DEC">
            <w:r>
              <w:t>IMPORTANT</w:t>
            </w:r>
          </w:p>
        </w:tc>
      </w:tr>
      <w:tr w:rsidR="006E0F9C" w14:paraId="0112C144" w14:textId="77777777" w:rsidTr="002057A1">
        <w:trPr>
          <w:divId w:val="1191214072"/>
          <w:cantSplit/>
        </w:trPr>
        <w:tc>
          <w:tcPr>
            <w:tcW w:w="5000" w:type="pct"/>
            <w:gridSpan w:val="13"/>
            <w:shd w:val="clear" w:color="auto" w:fill="FFFFFF"/>
            <w:tcMar>
              <w:top w:w="75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47FAF195" w14:textId="44DE9977" w:rsidR="006E0F9C" w:rsidRPr="002057A1" w:rsidRDefault="006E0F9C" w:rsidP="00AB4DEC">
            <w:pPr>
              <w:divId w:val="532768938"/>
            </w:pPr>
            <w:r w:rsidRPr="002057A1">
              <w:rPr>
                <w:rStyle w:val="label"/>
                <w:rFonts w:ascii="Arial" w:hAnsi="Arial" w:cs="Arial"/>
                <w:b/>
                <w:bCs/>
                <w:color w:val="000000"/>
              </w:rPr>
              <w:t>ROSC</w:t>
            </w:r>
            <w:r w:rsidR="000E33B9" w:rsidRPr="002057A1">
              <w:rPr>
                <w:rStyle w:val="label"/>
                <w:rFonts w:ascii="Arial" w:hAnsi="Arial" w:cs="Arial"/>
                <w:b/>
                <w:bCs/>
                <w:color w:val="000000"/>
              </w:rPr>
              <w:t xml:space="preserve"> (At any time)  </w:t>
            </w:r>
          </w:p>
        </w:tc>
      </w:tr>
      <w:tr w:rsidR="006E0F9C" w14:paraId="479548F3" w14:textId="77777777" w:rsidTr="00512557">
        <w:trPr>
          <w:divId w:val="1191214072"/>
          <w:cantSplit/>
        </w:trPr>
        <w:tc>
          <w:tcPr>
            <w:tcW w:w="28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478D02E7" w14:textId="44B40E90" w:rsidR="006E0F9C" w:rsidRDefault="0093673C" w:rsidP="00AB4DEC">
            <w:pPr>
              <w:divId w:val="1808861689"/>
            </w:pPr>
            <w:r>
              <w:t>1</w:t>
            </w:r>
            <w:r w:rsidR="00E425E5">
              <w:fldChar w:fldCharType="begin">
                <w:fldData xml:space="preserve">PEVuZE5vdGU+PENpdGU+PEF1dGhvcj5TbnlkZXI8L0F1dGhvcj48WWVhcj4yMDIzPC9ZZWFyPjxS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bnlkZXI8L0F1dGhvcj48WWVhcj4yMDIzPC9ZZWFyPjxS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="00E425E5">
              <w:fldChar w:fldCharType="separate"/>
            </w:r>
            <w:r w:rsidRPr="0093673C">
              <w:rPr>
                <w:noProof/>
                <w:vertAlign w:val="superscript"/>
              </w:rPr>
              <w:t>1</w:t>
            </w:r>
            <w:r w:rsidR="00E425E5">
              <w:fldChar w:fldCharType="end"/>
            </w:r>
          </w:p>
        </w:tc>
        <w:tc>
          <w:tcPr>
            <w:tcW w:w="31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07B5306A" w14:textId="12AA852B" w:rsidR="00691695" w:rsidRDefault="00691695" w:rsidP="00AB4DEC">
            <w:pPr>
              <w:divId w:val="443572881"/>
            </w:pPr>
            <w:r>
              <w:t>Before-after observational</w:t>
            </w:r>
          </w:p>
        </w:tc>
        <w:tc>
          <w:tcPr>
            <w:tcW w:w="36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4D0EFEF1" w14:textId="05F7DCBD" w:rsidR="006E0F9C" w:rsidRDefault="000E33B9" w:rsidP="00AB4DEC">
            <w:pPr>
              <w:divId w:val="2137722469"/>
            </w:pPr>
            <w:r>
              <w:t>S</w:t>
            </w:r>
            <w:r w:rsidR="006E0F9C">
              <w:t>erious</w:t>
            </w:r>
            <w:r w:rsidR="006E0F9C">
              <w:rPr>
                <w:vertAlign w:val="superscript"/>
              </w:rPr>
              <w:t>d</w:t>
            </w:r>
          </w:p>
        </w:tc>
        <w:tc>
          <w:tcPr>
            <w:tcW w:w="36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53573260" w14:textId="4118FE99" w:rsidR="006E0F9C" w:rsidRDefault="000E33B9" w:rsidP="00AB4DEC">
            <w:pPr>
              <w:divId w:val="969942657"/>
            </w:pPr>
            <w:r>
              <w:t>Not S</w:t>
            </w:r>
            <w:r w:rsidR="006E0F9C">
              <w:t>erious</w:t>
            </w:r>
          </w:p>
        </w:tc>
        <w:tc>
          <w:tcPr>
            <w:tcW w:w="36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53346A03" w14:textId="23027A4F" w:rsidR="006E0F9C" w:rsidRDefault="000E33B9" w:rsidP="00AB4DEC">
            <w:pPr>
              <w:divId w:val="935793146"/>
            </w:pPr>
            <w:r>
              <w:t>Not s</w:t>
            </w:r>
            <w:r w:rsidR="006E0F9C">
              <w:t>erious</w:t>
            </w:r>
          </w:p>
        </w:tc>
        <w:tc>
          <w:tcPr>
            <w:tcW w:w="36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1CD3C677" w14:textId="43949710" w:rsidR="006E0F9C" w:rsidRDefault="000E33B9" w:rsidP="00AB4DEC">
            <w:pPr>
              <w:divId w:val="1073047088"/>
            </w:pPr>
            <w:r>
              <w:t>Serious</w:t>
            </w:r>
          </w:p>
        </w:tc>
        <w:tc>
          <w:tcPr>
            <w:tcW w:w="312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037180C0" w14:textId="67C58787" w:rsidR="006E0F9C" w:rsidRDefault="006E0F9C" w:rsidP="00AB4DEC">
            <w:pPr>
              <w:divId w:val="1566794200"/>
            </w:pPr>
          </w:p>
        </w:tc>
        <w:tc>
          <w:tcPr>
            <w:tcW w:w="57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3464FE19" w14:textId="2ACEAEEC" w:rsidR="000E33B9" w:rsidRDefault="00C4628F" w:rsidP="0093673C">
            <w:pPr>
              <w:divId w:val="1160803257"/>
            </w:pPr>
            <w:r>
              <w:t>341/663 (51%)</w:t>
            </w:r>
            <w:bookmarkStart w:id="0" w:name="_GoBack"/>
            <w:bookmarkEnd w:id="0"/>
          </w:p>
        </w:tc>
        <w:tc>
          <w:tcPr>
            <w:tcW w:w="61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2174CF57" w14:textId="561950BA" w:rsidR="000E33B9" w:rsidRDefault="00C4628F" w:rsidP="0093673C">
            <w:pPr>
              <w:divId w:val="779108471"/>
            </w:pPr>
            <w:r>
              <w:t>625/1331 (47%)</w:t>
            </w:r>
          </w:p>
        </w:tc>
        <w:tc>
          <w:tcPr>
            <w:tcW w:w="420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1942F04F" w14:textId="440E0107" w:rsidR="002057A1" w:rsidRPr="002057A1" w:rsidRDefault="002057A1" w:rsidP="00AB4DEC">
            <w:pPr>
              <w:divId w:val="799608772"/>
            </w:pPr>
            <w:r w:rsidRPr="002057A1">
              <w:rPr>
                <w:lang w:val="en-GB"/>
              </w:rPr>
              <w:t>0.84 (0.69</w:t>
            </w:r>
            <w:r w:rsidR="00027878">
              <w:rPr>
                <w:lang w:val="en-GB"/>
              </w:rPr>
              <w:t xml:space="preserve"> to </w:t>
            </w:r>
            <w:r w:rsidRPr="002057A1">
              <w:rPr>
                <w:lang w:val="en-GB"/>
              </w:rPr>
              <w:t xml:space="preserve">1.01) </w:t>
            </w:r>
          </w:p>
        </w:tc>
        <w:tc>
          <w:tcPr>
            <w:tcW w:w="42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3809C6EA" w14:textId="27DEB52D" w:rsidR="002057A1" w:rsidRPr="002057A1" w:rsidRDefault="002057A1" w:rsidP="00AB4DEC">
            <w:pPr>
              <w:divId w:val="1367563748"/>
              <w:rPr>
                <w:lang w:val="en-US"/>
              </w:rPr>
            </w:pPr>
            <w:r w:rsidRPr="002057A1">
              <w:rPr>
                <w:lang w:val="en-GB"/>
              </w:rPr>
              <w:t>0.85 (0.70</w:t>
            </w:r>
            <w:r w:rsidR="00027878">
              <w:rPr>
                <w:lang w:val="en-GB"/>
              </w:rPr>
              <w:t xml:space="preserve"> to </w:t>
            </w:r>
            <w:r w:rsidRPr="002057A1">
              <w:rPr>
                <w:lang w:val="en-GB"/>
              </w:rPr>
              <w:t>1.03)</w:t>
            </w:r>
          </w:p>
        </w:tc>
        <w:tc>
          <w:tcPr>
            <w:tcW w:w="26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6A20CC08" w14:textId="33D2B3A2" w:rsidR="006E0F9C" w:rsidRDefault="006E0F9C" w:rsidP="00AB4DEC">
            <w:pPr>
              <w:divId w:val="516583167"/>
            </w:pPr>
            <w:r>
              <w:t>Very Low</w:t>
            </w:r>
          </w:p>
        </w:tc>
        <w:tc>
          <w:tcPr>
            <w:tcW w:w="32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0740449F" w14:textId="7F3D17A5" w:rsidR="006E0F9C" w:rsidRDefault="006E0F9C" w:rsidP="00AB4DEC">
            <w:pPr>
              <w:divId w:val="1137574614"/>
            </w:pPr>
            <w:r>
              <w:t>IMPORTANT</w:t>
            </w:r>
          </w:p>
        </w:tc>
      </w:tr>
      <w:tr w:rsidR="006E0F9C" w14:paraId="172F4C86" w14:textId="77777777" w:rsidTr="002057A1">
        <w:trPr>
          <w:divId w:val="1191214072"/>
          <w:cantSplit/>
        </w:trPr>
        <w:tc>
          <w:tcPr>
            <w:tcW w:w="5000" w:type="pct"/>
            <w:gridSpan w:val="13"/>
            <w:shd w:val="clear" w:color="auto" w:fill="FFFFFF"/>
            <w:tcMar>
              <w:top w:w="75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40299B15" w14:textId="5D503971" w:rsidR="006E0F9C" w:rsidRPr="00754C19" w:rsidRDefault="006E0F9C" w:rsidP="00AB4DEC">
            <w:pPr>
              <w:divId w:val="191959585"/>
              <w:rPr>
                <w:color w:val="000000"/>
              </w:rPr>
            </w:pPr>
            <w:r w:rsidRPr="00754C19">
              <w:rPr>
                <w:rStyle w:val="label"/>
                <w:rFonts w:ascii="Arial" w:hAnsi="Arial" w:cs="Arial"/>
                <w:b/>
                <w:bCs/>
              </w:rPr>
              <w:t>Delivered Tidal Volume</w:t>
            </w:r>
          </w:p>
        </w:tc>
      </w:tr>
      <w:tr w:rsidR="0083402E" w14:paraId="2E9F4FEB" w14:textId="77777777" w:rsidTr="00512557">
        <w:trPr>
          <w:divId w:val="1191214072"/>
          <w:cantSplit/>
        </w:trPr>
        <w:tc>
          <w:tcPr>
            <w:tcW w:w="28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5D3BDF9E" w14:textId="08789E4C" w:rsidR="0083402E" w:rsidRDefault="00366776" w:rsidP="00AB4DEC">
            <w:r>
              <w:t>2</w:t>
            </w:r>
            <w:r w:rsidR="00686266">
              <w:fldChar w:fldCharType="begin">
                <w:fldData xml:space="preserve">PEVuZE5vdGU+PENpdGU+PEF1dGhvcj5OZWhtZTwvQXV0aG9yPjxZZWFyPjIwMDk8L1llYXI+PFJl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</w:fldData>
              </w:fldChar>
            </w:r>
            <w:r w:rsidR="0093673C">
              <w:instrText xml:space="preserve"> ADDIN EN.CITE </w:instrText>
            </w:r>
            <w:r w:rsidR="0093673C">
              <w:fldChar w:fldCharType="begin">
                <w:fldData xml:space="preserve">PEVuZE5vdGU+PENpdGU+PEF1dGhvcj5OZWhtZTwvQXV0aG9yPjxZZWFyPjIwMDk8L1llYXI+PFJl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</w:fldData>
              </w:fldChar>
            </w:r>
            <w:r w:rsidR="0093673C">
              <w:instrText xml:space="preserve"> ADDIN EN.CITE.DATA </w:instrText>
            </w:r>
            <w:r w:rsidR="0093673C">
              <w:fldChar w:fldCharType="end"/>
            </w:r>
            <w:r w:rsidR="00686266">
              <w:fldChar w:fldCharType="separate"/>
            </w:r>
            <w:r w:rsidR="0093673C" w:rsidRPr="0093673C">
              <w:rPr>
                <w:noProof/>
                <w:vertAlign w:val="superscript"/>
              </w:rPr>
              <w:t>2,3</w:t>
            </w:r>
            <w:r w:rsidR="00686266">
              <w:fldChar w:fldCharType="end"/>
            </w:r>
          </w:p>
        </w:tc>
        <w:tc>
          <w:tcPr>
            <w:tcW w:w="31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5CFEA2A0" w14:textId="0A6DFCE3" w:rsidR="0083402E" w:rsidRDefault="0083402E" w:rsidP="00AB4DEC">
            <w:r>
              <w:t xml:space="preserve">randomised </w:t>
            </w:r>
            <w:r w:rsidR="00541F6F">
              <w:t xml:space="preserve">crossover </w:t>
            </w:r>
            <w:r>
              <w:t>simulation studies</w:t>
            </w:r>
          </w:p>
        </w:tc>
        <w:tc>
          <w:tcPr>
            <w:tcW w:w="36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2FB1BDC6" w14:textId="10DFBA60" w:rsidR="0083402E" w:rsidRDefault="0083402E" w:rsidP="00AB4DEC">
            <w:r>
              <w:t>Not serious</w:t>
            </w:r>
          </w:p>
        </w:tc>
        <w:tc>
          <w:tcPr>
            <w:tcW w:w="36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50CA331D" w14:textId="32FE8467" w:rsidR="0083402E" w:rsidRDefault="0083402E" w:rsidP="00AB4DEC">
            <w:r>
              <w:t>Serious</w:t>
            </w:r>
          </w:p>
        </w:tc>
        <w:tc>
          <w:tcPr>
            <w:tcW w:w="36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7817C5BC" w14:textId="17E778F4" w:rsidR="0083402E" w:rsidRDefault="0083402E" w:rsidP="00AB4DEC">
            <w:r>
              <w:t>Serious</w:t>
            </w:r>
          </w:p>
        </w:tc>
        <w:tc>
          <w:tcPr>
            <w:tcW w:w="36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057CE80B" w14:textId="77777777" w:rsidR="0083402E" w:rsidRPr="00AB4DEC" w:rsidRDefault="0083402E" w:rsidP="00AB4DEC">
            <w:r w:rsidRPr="00AB4DEC">
              <w:t>Not Serious</w:t>
            </w:r>
          </w:p>
          <w:p w14:paraId="4309B435" w14:textId="77777777" w:rsidR="0083402E" w:rsidRDefault="0083402E" w:rsidP="00AB4DEC"/>
        </w:tc>
        <w:tc>
          <w:tcPr>
            <w:tcW w:w="312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66533948" w14:textId="77777777" w:rsidR="0083402E" w:rsidRDefault="0083402E" w:rsidP="00AB4DEC"/>
        </w:tc>
        <w:tc>
          <w:tcPr>
            <w:tcW w:w="57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367105BA" w14:textId="2B8E779D" w:rsidR="00366776" w:rsidRDefault="00366776" w:rsidP="00AB4DEC">
            <w:r>
              <w:t>TV 400-600ml : 0%</w:t>
            </w:r>
            <w:r>
              <w:fldChar w:fldCharType="begin"/>
            </w:r>
            <w:r w:rsidR="0093673C">
              <w:instrText xml:space="preserve"> ADDIN EN.CITE &lt;EndNote&gt;&lt;Cite&gt;&lt;Author&gt;Nehme&lt;/Author&gt;&lt;Year&gt;2009&lt;/Year&gt;&lt;RecNum&gt;4063&lt;/RecNum&gt;&lt;DisplayText&gt;&lt;style face="superscript"&gt;2&lt;/style&gt;&lt;/DisplayText&gt;&lt;record&gt;&lt;rec-number&gt;4063&lt;/rec-number&gt;&lt;foreign-keys&gt;&lt;key app="EN" db-id="p9dwfaxe6xvxvae9vrlxxdamf2ars9zsp2tr" timestamp="1765940343"&gt;4063&lt;/key&gt;&lt;/foreign-keys&gt;&lt;ref-type name="Journal Article"&gt;17&lt;/ref-type&gt;&lt;contributors&gt;&lt;authors&gt;&lt;author&gt;Nehme, Z.&lt;/author&gt;&lt;author&gt;Boyle, M. J.&lt;/author&gt;&lt;/authors&gt;&lt;/contributors&gt;&lt;auth-address&gt;Monash University, Department of Community Emergency Health and Paramedic Practice, PO Box 527, Frankston 3199, Victoria, Australia. Ziad.Nehme@med.monash.edu.au&lt;/auth-address&gt;&lt;titles&gt;&lt;title&gt;Smaller self-inflating bags produce greater guideline consistent ventilation in simulated cardiopulmonary resuscitation&lt;/title&gt;&lt;secondary-title&gt;BMC Emerg Med&lt;/secondary-title&gt;&lt;/titles&gt;&lt;periodical&gt;&lt;full-title&gt;BMC Emerg Med&lt;/full-title&gt;&lt;/periodical&gt;&lt;pages&gt;4&lt;/pages&gt;&lt;volume&gt;9&lt;/volume&gt;&lt;edition&gt;20090220&lt;/edition&gt;&lt;keywords&gt;&lt;keyword&gt;Adult&lt;/keyword&gt;&lt;keyword&gt;Cardiopulmonary Resuscitation/*standards&lt;/keyword&gt;&lt;keyword&gt;Emergency Medical Technicians&lt;/keyword&gt;&lt;keyword&gt;Equipment Failure&lt;/keyword&gt;&lt;keyword&gt;Female&lt;/keyword&gt;&lt;keyword&gt;Humans&lt;/keyword&gt;&lt;keyword&gt;Male&lt;/keyword&gt;&lt;keyword&gt;Manikins&lt;/keyword&gt;&lt;keyword&gt;Middle Aged&lt;/keyword&gt;&lt;keyword&gt;Practice Guidelines as Topic&lt;/keyword&gt;&lt;keyword&gt;Research Design&lt;/keyword&gt;&lt;keyword&gt;Respiration, Artificial/*instrumentation&lt;/keyword&gt;&lt;keyword&gt;Tidal Volume/physiology&lt;/keyword&gt;&lt;keyword&gt;Victoria&lt;/keyword&gt;&lt;keyword&gt;Young Adult&lt;/keyword&gt;&lt;/keywords&gt;&lt;dates&gt;&lt;year&gt;2009&lt;/year&gt;&lt;pub-dates&gt;&lt;date&gt;Feb 20&lt;/date&gt;&lt;/pub-dates&gt;&lt;/dates&gt;&lt;isbn&gt;1471-227X (Electronic)&amp;#xD;1471-227X (Linking)&lt;/isbn&gt;&lt;accession-num&gt;19228432&lt;/accession-num&gt;&lt;urls&gt;&lt;related-urls&gt;&lt;url&gt;https://www.ncbi.nlm.nih.gov/pubmed/19228432&lt;/url&gt;&lt;/related-urls&gt;&lt;/urls&gt;&lt;custom2&gt;PMC2656453&lt;/custom2&gt;&lt;electronic-resource-num&gt;10.1186/1471-227X-9-4&lt;/electronic-resource-num&gt;&lt;remote-database-name&gt;Medline&lt;/remote-database-name&gt;&lt;remote-database-provider&gt;NLM&lt;/remote-database-provider&gt;&lt;/record&gt;&lt;/Cite&gt;&lt;/EndNote&gt;</w:instrText>
            </w:r>
            <w:r>
              <w:fldChar w:fldCharType="separate"/>
            </w:r>
            <w:r w:rsidR="0093673C" w:rsidRPr="0093673C">
              <w:rPr>
                <w:noProof/>
                <w:vertAlign w:val="superscript"/>
              </w:rPr>
              <w:t>2</w:t>
            </w:r>
            <w:r>
              <w:fldChar w:fldCharType="end"/>
            </w:r>
          </w:p>
          <w:p w14:paraId="421A940A" w14:textId="31B5F8FE" w:rsidR="0083402E" w:rsidRDefault="00686266" w:rsidP="00AB4DEC">
            <w:r>
              <w:t>4% optimal TV (480-560ml)</w:t>
            </w:r>
            <w:r>
              <w:fldChar w:fldCharType="begin"/>
            </w:r>
            <w:r w:rsidR="0093673C">
              <w:instrText xml:space="preserve"> ADDIN EN.CITE &lt;EndNote&gt;&lt;Cite&gt;&lt;Author&gt;Nehme&lt;/Author&gt;&lt;Year&gt;2009&lt;/Year&gt;&lt;RecNum&gt;4063&lt;/RecNum&gt;&lt;DisplayText&gt;&lt;style face="superscript"&gt;2&lt;/style&gt;&lt;/DisplayText&gt;&lt;record&gt;&lt;rec-number&gt;4063&lt;/rec-number&gt;&lt;foreign-keys&gt;&lt;key app="EN" db-id="p9dwfaxe6xvxvae9vrlxxdamf2ars9zsp2tr" timestamp="1765940343"&gt;4063&lt;/key&gt;&lt;/foreign-keys&gt;&lt;ref-type name="Journal Article"&gt;17&lt;/ref-type&gt;&lt;contributors&gt;&lt;authors&gt;&lt;author&gt;Nehme, Z.&lt;/author&gt;&lt;author&gt;Boyle, M. J.&lt;/author&gt;&lt;/authors&gt;&lt;/contributors&gt;&lt;auth-address&gt;Monash University, Department of Community Emergency Health and Paramedic Practice, PO Box 527, Frankston 3199, Victoria, Australia. Ziad.Nehme@med.monash.edu.au&lt;/auth-address&gt;&lt;titles&gt;&lt;title&gt;Smaller self-inflating bags produce greater guideline consistent ventilation in simulated cardiopulmonary resuscitation&lt;/title&gt;&lt;secondary-title&gt;BMC Emerg Med&lt;/secondary-title&gt;&lt;/titles&gt;&lt;periodical&gt;&lt;full-title&gt;BMC Emerg Med&lt;/full-title&gt;&lt;/periodical&gt;&lt;pages&gt;4&lt;/pages&gt;&lt;volume&gt;9&lt;/volume&gt;&lt;edition&gt;20090220&lt;/edition&gt;&lt;keywords&gt;&lt;keyword&gt;Adult&lt;/keyword&gt;&lt;keyword&gt;Cardiopulmonary Resuscitation/*standards&lt;/keyword&gt;&lt;keyword&gt;Emergency Medical Technicians&lt;/keyword&gt;&lt;keyword&gt;Equipment Failure&lt;/keyword&gt;&lt;keyword&gt;Female&lt;/keyword&gt;&lt;keyword&gt;Humans&lt;/keyword&gt;&lt;keyword&gt;Male&lt;/keyword&gt;&lt;keyword&gt;Manikins&lt;/keyword&gt;&lt;keyword&gt;Middle Aged&lt;/keyword&gt;&lt;keyword&gt;Practice Guidelines as Topic&lt;/keyword&gt;&lt;keyword&gt;Research Design&lt;/keyword&gt;&lt;keyword&gt;Respiration, Artificial/*instrumentation&lt;/keyword&gt;&lt;keyword&gt;Tidal Volume/physiology&lt;/keyword&gt;&lt;keyword&gt;Victoria&lt;/keyword&gt;&lt;keyword&gt;Young Adult&lt;/keyword&gt;&lt;/keywords&gt;&lt;dates&gt;&lt;year&gt;2009&lt;/year&gt;&lt;pub-dates&gt;&lt;date&gt;Feb 20&lt;/date&gt;&lt;/pub-dates&gt;&lt;/dates&gt;&lt;isbn&gt;1471-227X (Electronic)&amp;#xD;1471-227X (Linking)&lt;/isbn&gt;&lt;accession-num&gt;19228432&lt;/accession-num&gt;&lt;urls&gt;&lt;related-urls&gt;&lt;url&gt;https://www.ncbi.nlm.nih.gov/pubmed/19228432&lt;/url&gt;&lt;/related-urls&gt;&lt;/urls&gt;&lt;custom2&gt;PMC2656453&lt;/custom2&gt;&lt;electronic-resource-num&gt;10.1186/1471-227X-9-4&lt;/electronic-resource-num&gt;&lt;remote-database-name&gt;Medline&lt;/remote-database-name&gt;&lt;remote-database-provider&gt;NLM&lt;/remote-database-provider&gt;&lt;/record&gt;&lt;/Cite&gt;&lt;/EndNote&gt;</w:instrText>
            </w:r>
            <w:r>
              <w:fldChar w:fldCharType="separate"/>
            </w:r>
            <w:r w:rsidR="0093673C" w:rsidRPr="0093673C">
              <w:rPr>
                <w:noProof/>
                <w:vertAlign w:val="superscript"/>
              </w:rPr>
              <w:t>2</w:t>
            </w:r>
            <w:r>
              <w:fldChar w:fldCharType="end"/>
            </w:r>
          </w:p>
          <w:p w14:paraId="62D63450" w14:textId="77777777" w:rsidR="00007B36" w:rsidRDefault="00007B36" w:rsidP="00AB4DEC"/>
          <w:p w14:paraId="10AE1648" w14:textId="10C293CE" w:rsidR="00027878" w:rsidRDefault="00027878" w:rsidP="00027878">
            <w:r>
              <w:t>Period 1: 445.6 mL</w:t>
            </w:r>
            <w:r w:rsidRPr="00AB4DEC">
              <w:rPr>
                <w:lang w:val="en-GB"/>
              </w:rPr>
              <w:t>±</w:t>
            </w:r>
            <w:r>
              <w:rPr>
                <w:lang w:val="en-GB"/>
              </w:rPr>
              <w:t>94</w:t>
            </w:r>
            <w:r>
              <w:fldChar w:fldCharType="begin"/>
            </w:r>
            <w:r w:rsidR="0093673C">
              <w:instrText xml:space="preserve"> ADDIN EN.CITE &lt;EndNote&gt;&lt;Cite&gt;&lt;Author&gt;Riyapan&lt;/Author&gt;&lt;Year&gt;2021&lt;/Year&gt;&lt;RecNum&gt;4064&lt;/RecNum&gt;&lt;DisplayText&gt;&lt;style face="superscript"&gt;3&lt;/style&gt;&lt;/DisplayText&gt;&lt;record&gt;&lt;rec-number&gt;4064&lt;/rec-number&gt;&lt;foreign-keys&gt;&lt;key app="EN" db-id="p9dwfaxe6xvxvae9vrlxxdamf2ars9zsp2tr" timestamp="1765941054"&gt;4064&lt;/key&gt;&lt;/foreign-keys&gt;&lt;ref-type name="Journal Article"&gt;17&lt;/ref-type&gt;&lt;contributors&gt;&lt;authors&gt;&lt;author&gt;Riyapan, S.; &lt;/author&gt;&lt;author&gt;Hirunwidchayarat, P.; &lt;/author&gt;&lt;author&gt;Ruangsomboon, O.; &lt;/author&gt;&lt;author&gt;Chaisirin, W.; &lt;/author&gt;&lt;author&gt;Limsuwat, C.; &lt;/author&gt;&lt;author&gt;Surabenjawong, U.; &lt;/author&gt;&lt;author&gt;Monsomboon, A.; &lt;/author&gt;&lt;author&gt;Prapruetkit, N.; &lt;/author&gt;&lt;author&gt;Chakorn, T.;&lt;/author&gt;&lt;/authors&gt;&lt;/contributors&gt;&lt;titles&gt;&lt;title&gt;Comparison between Pediatric-Sized and Adult-Sized Bag- Valve-Mask Ventilation for Achieving Appropriate Tidal Volume in Simulated Adult Out-of-Hospital Cardiac Arrest in a Moving Ambulance&lt;/title&gt;&lt;secondary-title&gt;Journal of the Medical Association of Thailand&lt;/secondary-title&gt;&lt;/titles&gt;&lt;periodical&gt;&lt;full-title&gt;Journal of the Medical Association of Thailand&lt;/full-title&gt;&lt;/periodical&gt;&lt;pages&gt;1404 - 1410&lt;/pages&gt;&lt;volume&gt;104&lt;/volume&gt;&lt;dates&gt;&lt;year&gt;2021&lt;/year&gt;&lt;/dates&gt;&lt;urls&gt;&lt;/urls&gt;&lt;electronic-resource-num&gt;DOI: 10.35755/jmedassocthai.2021.09.10408&lt;/electronic-resource-num&gt;&lt;/record&gt;&lt;/Cite&gt;&lt;/EndNote&gt;</w:instrText>
            </w:r>
            <w:r>
              <w:fldChar w:fldCharType="separate"/>
            </w:r>
            <w:r w:rsidR="0093673C" w:rsidRPr="0093673C">
              <w:rPr>
                <w:noProof/>
                <w:vertAlign w:val="superscript"/>
              </w:rPr>
              <w:t>3</w:t>
            </w:r>
            <w:r>
              <w:fldChar w:fldCharType="end"/>
            </w:r>
            <w:r>
              <w:rPr>
                <w:lang w:val="en-GB"/>
              </w:rPr>
              <w:t xml:space="preserve"> Period 2: 444.5</w:t>
            </w:r>
            <w:r>
              <w:t xml:space="preserve"> mL</w:t>
            </w:r>
            <w:r w:rsidRPr="00AB4DEC">
              <w:rPr>
                <w:lang w:val="en-GB"/>
              </w:rPr>
              <w:t xml:space="preserve"> ±</w:t>
            </w:r>
            <w:r>
              <w:rPr>
                <w:lang w:val="en-GB"/>
              </w:rPr>
              <w:t>83.3</w:t>
            </w:r>
            <w:r>
              <w:fldChar w:fldCharType="begin"/>
            </w:r>
            <w:r w:rsidR="0093673C">
              <w:instrText xml:space="preserve"> ADDIN EN.CITE &lt;EndNote&gt;&lt;Cite&gt;&lt;Author&gt;Riyapan&lt;/Author&gt;&lt;Year&gt;2021&lt;/Year&gt;&lt;RecNum&gt;4064&lt;/RecNum&gt;&lt;DisplayText&gt;&lt;style face="superscript"&gt;3&lt;/style&gt;&lt;/DisplayText&gt;&lt;record&gt;&lt;rec-number&gt;4064&lt;/rec-number&gt;&lt;foreign-keys&gt;&lt;key app="EN" db-id="p9dwfaxe6xvxvae9vrlxxdamf2ars9zsp2tr" timestamp="1765941054"&gt;4064&lt;/key&gt;&lt;/foreign-keys&gt;&lt;ref-type name="Journal Article"&gt;17&lt;/ref-type&gt;&lt;contributors&gt;&lt;authors&gt;&lt;author&gt;Riyapan, S.; &lt;/author&gt;&lt;author&gt;Hirunwidchayarat, P.; &lt;/author&gt;&lt;author&gt;Ruangsomboon, O.; &lt;/author&gt;&lt;author&gt;Chaisirin, W.; &lt;/author&gt;&lt;author&gt;Limsuwat, C.; &lt;/author&gt;&lt;author&gt;Surabenjawong, U.; &lt;/author&gt;&lt;author&gt;Monsomboon, A.; &lt;/author&gt;&lt;author&gt;Prapruetkit, N.; &lt;/author&gt;&lt;author&gt;Chakorn, T.;&lt;/author&gt;&lt;/authors&gt;&lt;/contributors&gt;&lt;titles&gt;&lt;title&gt;Comparison between Pediatric-Sized and Adult-Sized Bag- Valve-Mask Ventilation for Achieving Appropriate Tidal Volume in Simulated Adult Out-of-Hospital Cardiac Arrest in a Moving Ambulance&lt;/title&gt;&lt;secondary-title&gt;Journal of the Medical Association of Thailand&lt;/secondary-title&gt;&lt;/titles&gt;&lt;periodical&gt;&lt;full-title&gt;Journal of the Medical Association of Thailand&lt;/full-title&gt;&lt;/periodical&gt;&lt;pages&gt;1404 - 1410&lt;/pages&gt;&lt;volume&gt;104&lt;/volume&gt;&lt;dates&gt;&lt;year&gt;2021&lt;/year&gt;&lt;/dates&gt;&lt;urls&gt;&lt;/urls&gt;&lt;electronic-resource-num&gt;DOI: 10.35755/jmedassocthai.2021.09.10408&lt;/electronic-resource-num&gt;&lt;/record&gt;&lt;/Cite&gt;&lt;/EndNote&gt;</w:instrText>
            </w:r>
            <w:r>
              <w:fldChar w:fldCharType="separate"/>
            </w:r>
            <w:r w:rsidR="0093673C" w:rsidRPr="0093673C">
              <w:rPr>
                <w:noProof/>
                <w:vertAlign w:val="superscript"/>
              </w:rPr>
              <w:t>3</w:t>
            </w:r>
            <w:r>
              <w:fldChar w:fldCharType="end"/>
            </w:r>
          </w:p>
          <w:p w14:paraId="21C96BCE" w14:textId="6B09F29D" w:rsidR="00027878" w:rsidRDefault="00027878" w:rsidP="00AB4DEC">
            <w:r>
              <w:t>TV 400-600 : 52.1%</w:t>
            </w:r>
            <w:r>
              <w:fldChar w:fldCharType="begin"/>
            </w:r>
            <w:r w:rsidR="0093673C">
              <w:instrText xml:space="preserve"> ADDIN EN.CITE &lt;EndNote&gt;&lt;Cite&gt;&lt;Author&gt;Riyapan&lt;/Author&gt;&lt;Year&gt;2021&lt;/Year&gt;&lt;RecNum&gt;4064&lt;/RecNum&gt;&lt;DisplayText&gt;&lt;style face="superscript"&gt;3&lt;/style&gt;&lt;/DisplayText&gt;&lt;record&gt;&lt;rec-number&gt;4064&lt;/rec-number&gt;&lt;foreign-keys&gt;&lt;key app="EN" db-id="p9dwfaxe6xvxvae9vrlxxdamf2ars9zsp2tr" timestamp="1765941054"&gt;4064&lt;/key&gt;&lt;/foreign-keys&gt;&lt;ref-type name="Journal Article"&gt;17&lt;/ref-type&gt;&lt;contributors&gt;&lt;authors&gt;&lt;author&gt;Riyapan, S.; &lt;/author&gt;&lt;author&gt;Hirunwidchayarat, P.; &lt;/author&gt;&lt;author&gt;Ruangsomboon, O.; &lt;/author&gt;&lt;author&gt;Chaisirin, W.; &lt;/author&gt;&lt;author&gt;Limsuwat, C.; &lt;/author&gt;&lt;author&gt;Surabenjawong, U.; &lt;/author&gt;&lt;author&gt;Monsomboon, A.; &lt;/author&gt;&lt;author&gt;Prapruetkit, N.; &lt;/author&gt;&lt;author&gt;Chakorn, T.;&lt;/author&gt;&lt;/authors&gt;&lt;/contributors&gt;&lt;titles&gt;&lt;title&gt;Comparison between Pediatric-Sized and Adult-Sized Bag- Valve-Mask Ventilation for Achieving Appropriate Tidal Volume in Simulated Adult Out-of-Hospital Cardiac Arrest in a Moving Ambulance&lt;/title&gt;&lt;secondary-title&gt;Journal of the Medical Association of Thailand&lt;/secondary-title&gt;&lt;/titles&gt;&lt;periodical&gt;&lt;full-title&gt;Journal of the Medical Association of Thailand&lt;/full-title&gt;&lt;/periodical&gt;&lt;pages&gt;1404 - 1410&lt;/pages&gt;&lt;volume&gt;104&lt;/volume&gt;&lt;dates&gt;&lt;year&gt;2021&lt;/year&gt;&lt;/dates&gt;&lt;urls&gt;&lt;/urls&gt;&lt;electronic-resource-num&gt;DOI: 10.35755/jmedassocthai.2021.09.10408&lt;/electronic-resource-num&gt;&lt;/record&gt;&lt;/Cite&gt;&lt;/EndNote&gt;</w:instrText>
            </w:r>
            <w:r>
              <w:fldChar w:fldCharType="separate"/>
            </w:r>
            <w:r w:rsidR="0093673C" w:rsidRPr="0093673C">
              <w:rPr>
                <w:noProof/>
                <w:vertAlign w:val="superscript"/>
              </w:rPr>
              <w:t>3</w:t>
            </w:r>
            <w:r>
              <w:fldChar w:fldCharType="end"/>
            </w:r>
          </w:p>
        </w:tc>
        <w:tc>
          <w:tcPr>
            <w:tcW w:w="61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6C624422" w14:textId="6BE49C2F" w:rsidR="00366776" w:rsidRDefault="00366776" w:rsidP="00686266">
            <w:r>
              <w:t>TV 400-600ml : 49.6-54.7%</w:t>
            </w:r>
            <w:r>
              <w:fldChar w:fldCharType="begin"/>
            </w:r>
            <w:r w:rsidR="0093673C">
              <w:instrText xml:space="preserve"> ADDIN EN.CITE &lt;EndNote&gt;&lt;Cite&gt;&lt;Author&gt;Nehme&lt;/Author&gt;&lt;Year&gt;2009&lt;/Year&gt;&lt;RecNum&gt;4063&lt;/RecNum&gt;&lt;DisplayText&gt;&lt;style face="superscript"&gt;2&lt;/style&gt;&lt;/DisplayText&gt;&lt;record&gt;&lt;rec-number&gt;4063&lt;/rec-number&gt;&lt;foreign-keys&gt;&lt;key app="EN" db-id="p9dwfaxe6xvxvae9vrlxxdamf2ars9zsp2tr" timestamp="1765940343"&gt;4063&lt;/key&gt;&lt;/foreign-keys&gt;&lt;ref-type name="Journal Article"&gt;17&lt;/ref-type&gt;&lt;contributors&gt;&lt;authors&gt;&lt;author&gt;Nehme, Z.&lt;/author&gt;&lt;author&gt;Boyle, M. J.&lt;/author&gt;&lt;/authors&gt;&lt;/contributors&gt;&lt;auth-address&gt;Monash University, Department of Community Emergency Health and Paramedic Practice, PO Box 527, Frankston 3199, Victoria, Australia. Ziad.Nehme@med.monash.edu.au&lt;/auth-address&gt;&lt;titles&gt;&lt;title&gt;Smaller self-inflating bags produce greater guideline consistent ventilation in simulated cardiopulmonary resuscitation&lt;/title&gt;&lt;secondary-title&gt;BMC Emerg Med&lt;/secondary-title&gt;&lt;/titles&gt;&lt;periodical&gt;&lt;full-title&gt;BMC Emerg Med&lt;/full-title&gt;&lt;/periodical&gt;&lt;pages&gt;4&lt;/pages&gt;&lt;volume&gt;9&lt;/volume&gt;&lt;edition&gt;20090220&lt;/edition&gt;&lt;keywords&gt;&lt;keyword&gt;Adult&lt;/keyword&gt;&lt;keyword&gt;Cardiopulmonary Resuscitation/*standards&lt;/keyword&gt;&lt;keyword&gt;Emergency Medical Technicians&lt;/keyword&gt;&lt;keyword&gt;Equipment Failure&lt;/keyword&gt;&lt;keyword&gt;Female&lt;/keyword&gt;&lt;keyword&gt;Humans&lt;/keyword&gt;&lt;keyword&gt;Male&lt;/keyword&gt;&lt;keyword&gt;Manikins&lt;/keyword&gt;&lt;keyword&gt;Middle Aged&lt;/keyword&gt;&lt;keyword&gt;Practice Guidelines as Topic&lt;/keyword&gt;&lt;keyword&gt;Research Design&lt;/keyword&gt;&lt;keyword&gt;Respiration, Artificial/*instrumentation&lt;/keyword&gt;&lt;keyword&gt;Tidal Volume/physiology&lt;/keyword&gt;&lt;keyword&gt;Victoria&lt;/keyword&gt;&lt;keyword&gt;Young Adult&lt;/keyword&gt;&lt;/keywords&gt;&lt;dates&gt;&lt;year&gt;2009&lt;/year&gt;&lt;pub-dates&gt;&lt;date&gt;Feb 20&lt;/date&gt;&lt;/pub-dates&gt;&lt;/dates&gt;&lt;isbn&gt;1471-227X (Electronic)&amp;#xD;1471-227X (Linking)&lt;/isbn&gt;&lt;accession-num&gt;19228432&lt;/accession-num&gt;&lt;urls&gt;&lt;related-urls&gt;&lt;url&gt;https://www.ncbi.nlm.nih.gov/pubmed/19228432&lt;/url&gt;&lt;/related-urls&gt;&lt;/urls&gt;&lt;custom2&gt;PMC2656453&lt;/custom2&gt;&lt;electronic-resource-num&gt;10.1186/1471-227X-9-4&lt;/electronic-resource-num&gt;&lt;remote-database-name&gt;Medline&lt;/remote-database-name&gt;&lt;remote-database-provider&gt;NLM&lt;/remote-database-provider&gt;&lt;/record&gt;&lt;/Cite&gt;&lt;/EndNote&gt;</w:instrText>
            </w:r>
            <w:r>
              <w:fldChar w:fldCharType="separate"/>
            </w:r>
            <w:r w:rsidR="0093673C" w:rsidRPr="0093673C">
              <w:rPr>
                <w:noProof/>
                <w:vertAlign w:val="superscript"/>
              </w:rPr>
              <w:t>2</w:t>
            </w:r>
            <w:r>
              <w:fldChar w:fldCharType="end"/>
            </w:r>
          </w:p>
          <w:p w14:paraId="40E707EE" w14:textId="3E70996D" w:rsidR="00686266" w:rsidRDefault="00686266" w:rsidP="00AB4DEC">
            <w:r>
              <w:t>30% optimal TV (480-560ml)</w:t>
            </w:r>
            <w:r>
              <w:fldChar w:fldCharType="begin"/>
            </w:r>
            <w:r w:rsidR="0093673C">
              <w:instrText xml:space="preserve"> ADDIN EN.CITE &lt;EndNote&gt;&lt;Cite&gt;&lt;Author&gt;Nehme&lt;/Author&gt;&lt;Year&gt;2009&lt;/Year&gt;&lt;RecNum&gt;4063&lt;/RecNum&gt;&lt;DisplayText&gt;&lt;style face="superscript"&gt;2&lt;/style&gt;&lt;/DisplayText&gt;&lt;record&gt;&lt;rec-number&gt;4063&lt;/rec-number&gt;&lt;foreign-keys&gt;&lt;key app="EN" db-id="p9dwfaxe6xvxvae9vrlxxdamf2ars9zsp2tr" timestamp="1765940343"&gt;4063&lt;/key&gt;&lt;/foreign-keys&gt;&lt;ref-type name="Journal Article"&gt;17&lt;/ref-type&gt;&lt;contributors&gt;&lt;authors&gt;&lt;author&gt;Nehme, Z.&lt;/author&gt;&lt;author&gt;Boyle, M. J.&lt;/author&gt;&lt;/authors&gt;&lt;/contributors&gt;&lt;auth-address&gt;Monash University, Department of Community Emergency Health and Paramedic Practice, PO Box 527, Frankston 3199, Victoria, Australia. Ziad.Nehme@med.monash.edu.au&lt;/auth-address&gt;&lt;titles&gt;&lt;title&gt;Smaller self-inflating bags produce greater guideline consistent ventilation in simulated cardiopulmonary resuscitation&lt;/title&gt;&lt;secondary-title&gt;BMC Emerg Med&lt;/secondary-title&gt;&lt;/titles&gt;&lt;periodical&gt;&lt;full-title&gt;BMC Emerg Med&lt;/full-title&gt;&lt;/periodical&gt;&lt;pages&gt;4&lt;/pages&gt;&lt;volume&gt;9&lt;/volume&gt;&lt;edition&gt;20090220&lt;/edition&gt;&lt;keywords&gt;&lt;keyword&gt;Adult&lt;/keyword&gt;&lt;keyword&gt;Cardiopulmonary Resuscitation/*standards&lt;/keyword&gt;&lt;keyword&gt;Emergency Medical Technicians&lt;/keyword&gt;&lt;keyword&gt;Equipment Failure&lt;/keyword&gt;&lt;keyword&gt;Female&lt;/keyword&gt;&lt;keyword&gt;Humans&lt;/keyword&gt;&lt;keyword&gt;Male&lt;/keyword&gt;&lt;keyword&gt;Manikins&lt;/keyword&gt;&lt;keyword&gt;Middle Aged&lt;/keyword&gt;&lt;keyword&gt;Practice Guidelines as Topic&lt;/keyword&gt;&lt;keyword&gt;Research Design&lt;/keyword&gt;&lt;keyword&gt;Respiration, Artificial/*instrumentation&lt;/keyword&gt;&lt;keyword&gt;Tidal Volume/physiology&lt;/keyword&gt;&lt;keyword&gt;Victoria&lt;/keyword&gt;&lt;keyword&gt;Young Adult&lt;/keyword&gt;&lt;/keywords&gt;&lt;dates&gt;&lt;year&gt;2009&lt;/year&gt;&lt;pub-dates&gt;&lt;date&gt;Feb 20&lt;/date&gt;&lt;/pub-dates&gt;&lt;/dates&gt;&lt;isbn&gt;1471-227X (Electronic)&amp;#xD;1471-227X (Linking)&lt;/isbn&gt;&lt;accession-num&gt;19228432&lt;/accession-num&gt;&lt;urls&gt;&lt;related-urls&gt;&lt;url&gt;https://www.ncbi.nlm.nih.gov/pubmed/19228432&lt;/url&gt;&lt;/related-urls&gt;&lt;/urls&gt;&lt;custom2&gt;PMC2656453&lt;/custom2&gt;&lt;electronic-resource-num&gt;10.1186/1471-227X-9-4&lt;/electronic-resource-num&gt;&lt;remote-database-name&gt;Medline&lt;/remote-database-name&gt;&lt;remote-database-provider&gt;NLM&lt;/remote-database-provider&gt;&lt;/record&gt;&lt;/Cite&gt;&lt;/EndNote&gt;</w:instrText>
            </w:r>
            <w:r>
              <w:fldChar w:fldCharType="separate"/>
            </w:r>
            <w:r w:rsidR="0093673C" w:rsidRPr="0093673C">
              <w:rPr>
                <w:noProof/>
                <w:vertAlign w:val="superscript"/>
              </w:rPr>
              <w:t>2</w:t>
            </w:r>
            <w:r>
              <w:fldChar w:fldCharType="end"/>
            </w:r>
          </w:p>
          <w:p w14:paraId="56915D12" w14:textId="77777777" w:rsidR="005300BF" w:rsidRDefault="005300BF" w:rsidP="00027878"/>
          <w:p w14:paraId="7A280555" w14:textId="5422CFF9" w:rsidR="00027878" w:rsidRDefault="00027878" w:rsidP="00027878">
            <w:r>
              <w:t>Period 1: 234.3 mL</w:t>
            </w:r>
            <w:r w:rsidRPr="00AB4DEC">
              <w:rPr>
                <w:lang w:val="en-GB"/>
              </w:rPr>
              <w:t xml:space="preserve"> ±</w:t>
            </w:r>
            <w:r>
              <w:rPr>
                <w:lang w:val="en-GB"/>
              </w:rPr>
              <w:t>55.4</w:t>
            </w:r>
            <w:r>
              <w:fldChar w:fldCharType="begin"/>
            </w:r>
            <w:r w:rsidR="0093673C">
              <w:instrText xml:space="preserve"> ADDIN EN.CITE &lt;EndNote&gt;&lt;Cite&gt;&lt;Author&gt;Riyapan&lt;/Author&gt;&lt;Year&gt;2021&lt;/Year&gt;&lt;RecNum&gt;4064&lt;/RecNum&gt;&lt;DisplayText&gt;&lt;style face="superscript"&gt;3&lt;/style&gt;&lt;/DisplayText&gt;&lt;record&gt;&lt;rec-number&gt;4064&lt;/rec-number&gt;&lt;foreign-keys&gt;&lt;key app="EN" db-id="p9dwfaxe6xvxvae9vrlxxdamf2ars9zsp2tr" timestamp="1765941054"&gt;4064&lt;/key&gt;&lt;/foreign-keys&gt;&lt;ref-type name="Journal Article"&gt;17&lt;/ref-type&gt;&lt;contributors&gt;&lt;authors&gt;&lt;author&gt;Riyapan, S.; &lt;/author&gt;&lt;author&gt;Hirunwidchayarat, P.; &lt;/author&gt;&lt;author&gt;Ruangsomboon, O.; &lt;/author&gt;&lt;author&gt;Chaisirin, W.; &lt;/author&gt;&lt;author&gt;Limsuwat, C.; &lt;/author&gt;&lt;author&gt;Surabenjawong, U.; &lt;/author&gt;&lt;author&gt;Monsomboon, A.; &lt;/author&gt;&lt;author&gt;Prapruetkit, N.; &lt;/author&gt;&lt;author&gt;Chakorn, T.;&lt;/author&gt;&lt;/authors&gt;&lt;/contributors&gt;&lt;titles&gt;&lt;title&gt;Comparison between Pediatric-Sized and Adult-Sized Bag- Valve-Mask Ventilation for Achieving Appropriate Tidal Volume in Simulated Adult Out-of-Hospital Cardiac Arrest in a Moving Ambulance&lt;/title&gt;&lt;secondary-title&gt;Journal of the Medical Association of Thailand&lt;/secondary-title&gt;&lt;/titles&gt;&lt;periodical&gt;&lt;full-title&gt;Journal of the Medical Association of Thailand&lt;/full-title&gt;&lt;/periodical&gt;&lt;pages&gt;1404 - 1410&lt;/pages&gt;&lt;volume&gt;104&lt;/volume&gt;&lt;dates&gt;&lt;year&gt;2021&lt;/year&gt;&lt;/dates&gt;&lt;urls&gt;&lt;/urls&gt;&lt;electronic-resource-num&gt;DOI: 10.35755/jmedassocthai.2021.09.10408&lt;/electronic-resource-num&gt;&lt;/record&gt;&lt;/Cite&gt;&lt;/EndNote&gt;</w:instrText>
            </w:r>
            <w:r>
              <w:fldChar w:fldCharType="separate"/>
            </w:r>
            <w:r w:rsidR="0093673C" w:rsidRPr="0093673C">
              <w:rPr>
                <w:noProof/>
                <w:vertAlign w:val="superscript"/>
              </w:rPr>
              <w:t>3</w:t>
            </w:r>
            <w:r>
              <w:fldChar w:fldCharType="end"/>
            </w:r>
          </w:p>
          <w:p w14:paraId="6C617FD8" w14:textId="4560BA64" w:rsidR="00027878" w:rsidRDefault="00027878" w:rsidP="00027878">
            <w:r>
              <w:rPr>
                <w:lang w:val="en-GB"/>
              </w:rPr>
              <w:t>Period 2: 244.8</w:t>
            </w:r>
            <w:r>
              <w:t xml:space="preserve"> mL</w:t>
            </w:r>
            <w:r w:rsidRPr="00AB4DEC">
              <w:rPr>
                <w:lang w:val="en-GB"/>
              </w:rPr>
              <w:t xml:space="preserve"> ±</w:t>
            </w:r>
            <w:r>
              <w:rPr>
                <w:lang w:val="en-GB"/>
              </w:rPr>
              <w:t>30.2</w:t>
            </w:r>
            <w:r>
              <w:fldChar w:fldCharType="begin"/>
            </w:r>
            <w:r w:rsidR="0093673C">
              <w:instrText xml:space="preserve"> ADDIN EN.CITE &lt;EndNote&gt;&lt;Cite&gt;&lt;Author&gt;Riyapan&lt;/Author&gt;&lt;Year&gt;2021&lt;/Year&gt;&lt;RecNum&gt;4064&lt;/RecNum&gt;&lt;DisplayText&gt;&lt;style face="superscript"&gt;3&lt;/style&gt;&lt;/DisplayText&gt;&lt;record&gt;&lt;rec-number&gt;4064&lt;/rec-number&gt;&lt;foreign-keys&gt;&lt;key app="EN" db-id="p9dwfaxe6xvxvae9vrlxxdamf2ars9zsp2tr" timestamp="1765941054"&gt;4064&lt;/key&gt;&lt;/foreign-keys&gt;&lt;ref-type name="Journal Article"&gt;17&lt;/ref-type&gt;&lt;contributors&gt;&lt;authors&gt;&lt;author&gt;Riyapan, S.; &lt;/author&gt;&lt;author&gt;Hirunwidchayarat, P.; &lt;/author&gt;&lt;author&gt;Ruangsomboon, O.; &lt;/author&gt;&lt;author&gt;Chaisirin, W.; &lt;/author&gt;&lt;author&gt;Limsuwat, C.; &lt;/author&gt;&lt;author&gt;Surabenjawong, U.; &lt;/author&gt;&lt;author&gt;Monsomboon, A.; &lt;/author&gt;&lt;author&gt;Prapruetkit, N.; &lt;/author&gt;&lt;author&gt;Chakorn, T.;&lt;/author&gt;&lt;/authors&gt;&lt;/contributors&gt;&lt;titles&gt;&lt;title&gt;Comparison between Pediatric-Sized and Adult-Sized Bag- Valve-Mask Ventilation for Achieving Appropriate Tidal Volume in Simulated Adult Out-of-Hospital Cardiac Arrest in a Moving Ambulance&lt;/title&gt;&lt;secondary-title&gt;Journal of the Medical Association of Thailand&lt;/secondary-title&gt;&lt;/titles&gt;&lt;periodical&gt;&lt;full-title&gt;Journal of the Medical Association of Thailand&lt;/full-title&gt;&lt;/periodical&gt;&lt;pages&gt;1404 - 1410&lt;/pages&gt;&lt;volume&gt;104&lt;/volume&gt;&lt;dates&gt;&lt;year&gt;2021&lt;/year&gt;&lt;/dates&gt;&lt;urls&gt;&lt;/urls&gt;&lt;electronic-resource-num&gt;DOI: 10.35755/jmedassocthai.2021.09.10408&lt;/electronic-resource-num&gt;&lt;/record&gt;&lt;/Cite&gt;&lt;/EndNote&gt;</w:instrText>
            </w:r>
            <w:r>
              <w:fldChar w:fldCharType="separate"/>
            </w:r>
            <w:r w:rsidR="0093673C" w:rsidRPr="0093673C">
              <w:rPr>
                <w:noProof/>
                <w:vertAlign w:val="superscript"/>
              </w:rPr>
              <w:t>3</w:t>
            </w:r>
            <w:r>
              <w:fldChar w:fldCharType="end"/>
            </w:r>
          </w:p>
          <w:p w14:paraId="47397FD9" w14:textId="12FBA189" w:rsidR="00027878" w:rsidRDefault="00027878" w:rsidP="00AB4DEC">
            <w:r>
              <w:t>TV 400-600 : 0%</w:t>
            </w:r>
            <w:r>
              <w:fldChar w:fldCharType="begin"/>
            </w:r>
            <w:r w:rsidR="0093673C">
              <w:instrText xml:space="preserve"> ADDIN EN.CITE &lt;EndNote&gt;&lt;Cite&gt;&lt;Author&gt;Riyapan&lt;/Author&gt;&lt;Year&gt;2021&lt;/Year&gt;&lt;RecNum&gt;4064&lt;/RecNum&gt;&lt;DisplayText&gt;&lt;style face="superscript"&gt;3&lt;/style&gt;&lt;/DisplayText&gt;&lt;record&gt;&lt;rec-number&gt;4064&lt;/rec-number&gt;&lt;foreign-keys&gt;&lt;key app="EN" db-id="p9dwfaxe6xvxvae9vrlxxdamf2ars9zsp2tr" timestamp="1765941054"&gt;4064&lt;/key&gt;&lt;/foreign-keys&gt;&lt;ref-type name="Journal Article"&gt;17&lt;/ref-type&gt;&lt;contributors&gt;&lt;authors&gt;&lt;author&gt;Riyapan, S.; &lt;/author&gt;&lt;author&gt;Hirunwidchayarat, P.; &lt;/author&gt;&lt;author&gt;Ruangsomboon, O.; &lt;/author&gt;&lt;author&gt;Chaisirin, W.; &lt;/author&gt;&lt;author&gt;Limsuwat, C.; &lt;/author&gt;&lt;author&gt;Surabenjawong, U.; &lt;/author&gt;&lt;author&gt;Monsomboon, A.; &lt;/author&gt;&lt;author&gt;Prapruetkit, N.; &lt;/author&gt;&lt;author&gt;Chakorn, T.;&lt;/author&gt;&lt;/authors&gt;&lt;/contributors&gt;&lt;titles&gt;&lt;title&gt;Comparison between Pediatric-Sized and Adult-Sized Bag- Valve-Mask Ventilation for Achieving Appropriate Tidal Volume in Simulated Adult Out-of-Hospital Cardiac Arrest in a Moving Ambulance&lt;/title&gt;&lt;secondary-title&gt;Journal of the Medical Association of Thailand&lt;/secondary-title&gt;&lt;/titles&gt;&lt;periodical&gt;&lt;full-title&gt;Journal of the Medical Association of Thailand&lt;/full-title&gt;&lt;/periodical&gt;&lt;pages&gt;1404 - 1410&lt;/pages&gt;&lt;volume&gt;104&lt;/volume&gt;&lt;dates&gt;&lt;year&gt;2021&lt;/year&gt;&lt;/dates&gt;&lt;urls&gt;&lt;/urls&gt;&lt;electronic-resource-num&gt;DOI: 10.35755/jmedassocthai.2021.09.10408&lt;/electronic-resource-num&gt;&lt;/record&gt;&lt;/Cite&gt;&lt;/EndNote&gt;</w:instrText>
            </w:r>
            <w:r>
              <w:fldChar w:fldCharType="separate"/>
            </w:r>
            <w:r w:rsidR="0093673C" w:rsidRPr="0093673C">
              <w:rPr>
                <w:noProof/>
                <w:vertAlign w:val="superscript"/>
              </w:rPr>
              <w:t>3</w:t>
            </w:r>
            <w:r>
              <w:fldChar w:fldCharType="end"/>
            </w:r>
          </w:p>
        </w:tc>
        <w:tc>
          <w:tcPr>
            <w:tcW w:w="420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03EA82A6" w14:textId="77777777" w:rsidR="0083402E" w:rsidRDefault="0083402E" w:rsidP="00AB4DEC"/>
        </w:tc>
        <w:tc>
          <w:tcPr>
            <w:tcW w:w="42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56A2D379" w14:textId="77777777" w:rsidR="0083402E" w:rsidRDefault="0083402E" w:rsidP="00AB4DEC"/>
        </w:tc>
        <w:tc>
          <w:tcPr>
            <w:tcW w:w="26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3F97B980" w14:textId="5130E993" w:rsidR="0083402E" w:rsidRDefault="0083402E" w:rsidP="00AB4DEC">
            <w:r>
              <w:t>Very Low</w:t>
            </w:r>
          </w:p>
        </w:tc>
        <w:tc>
          <w:tcPr>
            <w:tcW w:w="32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3AB43699" w14:textId="5C7D7A1A" w:rsidR="0083402E" w:rsidRDefault="0083402E" w:rsidP="00AB4DEC">
            <w:r>
              <w:t>OTHER</w:t>
            </w:r>
          </w:p>
        </w:tc>
      </w:tr>
      <w:tr w:rsidR="0083402E" w14:paraId="14467E69" w14:textId="77777777" w:rsidTr="002057A1">
        <w:trPr>
          <w:divId w:val="1191214072"/>
          <w:cantSplit/>
        </w:trPr>
        <w:tc>
          <w:tcPr>
            <w:tcW w:w="5000" w:type="pct"/>
            <w:gridSpan w:val="13"/>
            <w:shd w:val="clear" w:color="auto" w:fill="FFFFFF"/>
            <w:tcMar>
              <w:top w:w="75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57132385" w14:textId="34E96CF1" w:rsidR="0083402E" w:rsidRPr="00754C19" w:rsidRDefault="0083402E" w:rsidP="00AB4DEC">
            <w:pPr>
              <w:divId w:val="1798185683"/>
              <w:rPr>
                <w:color w:val="000000"/>
              </w:rPr>
            </w:pPr>
            <w:r w:rsidRPr="00754C19">
              <w:rPr>
                <w:rStyle w:val="label"/>
                <w:b/>
                <w:bCs/>
              </w:rPr>
              <w:t>Ventilation Rate</w:t>
            </w:r>
          </w:p>
        </w:tc>
      </w:tr>
      <w:tr w:rsidR="0083402E" w14:paraId="6495E9AC" w14:textId="77777777" w:rsidTr="00512557">
        <w:trPr>
          <w:divId w:val="1191214072"/>
          <w:cantSplit/>
        </w:trPr>
        <w:tc>
          <w:tcPr>
            <w:tcW w:w="287" w:type="pct"/>
            <w:tcBorders>
              <w:top w:val="single" w:sz="6" w:space="0" w:color="000000"/>
              <w:left w:val="single" w:sz="6" w:space="0" w:color="000000"/>
              <w:right w:val="single" w:sz="6" w:space="0" w:color="000000"/>
            </w:tcBorders>
            <w:hideMark/>
          </w:tcPr>
          <w:p w14:paraId="6F6C347E" w14:textId="70811901" w:rsidR="0083402E" w:rsidRDefault="0083402E" w:rsidP="00AB4DEC">
            <w:pPr>
              <w:divId w:val="264654588"/>
            </w:pPr>
            <w:r>
              <w:t>1</w:t>
            </w:r>
            <w:r w:rsidR="00E425E5">
              <w:fldChar w:fldCharType="begin">
                <w:fldData xml:space="preserve">PEVuZE5vdGU+PENpdGU+PEF1dGhvcj5TbnlkZXI8L0F1dGhvcj48WWVhcj4yMDIzPC9ZZWFyPjxS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</w:fldData>
              </w:fldChar>
            </w:r>
            <w:r w:rsidR="00E425E5">
              <w:instrText xml:space="preserve"> ADDIN EN.CITE </w:instrText>
            </w:r>
            <w:r w:rsidR="00E425E5">
              <w:fldChar w:fldCharType="begin">
                <w:fldData xml:space="preserve">PEVuZE5vdGU+PENpdGU+PEF1dGhvcj5TbnlkZXI8L0F1dGhvcj48WWVhcj4yMDIzPC9ZZWFyPjxS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</w:fldData>
              </w:fldChar>
            </w:r>
            <w:r w:rsidR="00E425E5">
              <w:instrText xml:space="preserve"> ADDIN EN.CITE.DATA </w:instrText>
            </w:r>
            <w:r w:rsidR="00E425E5">
              <w:fldChar w:fldCharType="end"/>
            </w:r>
            <w:r w:rsidR="00E425E5">
              <w:fldChar w:fldCharType="separate"/>
            </w:r>
            <w:r w:rsidR="00E425E5" w:rsidRPr="00E425E5">
              <w:rPr>
                <w:noProof/>
                <w:vertAlign w:val="superscript"/>
              </w:rPr>
              <w:t>1</w:t>
            </w:r>
            <w:r w:rsidR="00E425E5">
              <w:fldChar w:fldCharType="end"/>
            </w:r>
          </w:p>
        </w:tc>
        <w:tc>
          <w:tcPr>
            <w:tcW w:w="314" w:type="pct"/>
            <w:tcBorders>
              <w:top w:val="single" w:sz="6" w:space="0" w:color="000000"/>
              <w:left w:val="single" w:sz="6" w:space="0" w:color="000000"/>
              <w:right w:val="single" w:sz="6" w:space="0" w:color="000000"/>
            </w:tcBorders>
            <w:hideMark/>
          </w:tcPr>
          <w:p w14:paraId="1C323282" w14:textId="32C385C2" w:rsidR="0083402E" w:rsidRDefault="00691695" w:rsidP="00AB4DEC">
            <w:pPr>
              <w:divId w:val="894774575"/>
            </w:pPr>
            <w:r>
              <w:t>Before-after observational</w:t>
            </w:r>
          </w:p>
          <w:p w14:paraId="2526C860" w14:textId="473E75D8" w:rsidR="0083402E" w:rsidRDefault="0083402E" w:rsidP="00AB4DEC">
            <w:pPr>
              <w:divId w:val="894774575"/>
            </w:pPr>
          </w:p>
        </w:tc>
        <w:tc>
          <w:tcPr>
            <w:tcW w:w="365" w:type="pct"/>
            <w:tcBorders>
              <w:top w:val="single" w:sz="6" w:space="0" w:color="000000"/>
              <w:left w:val="single" w:sz="6" w:space="0" w:color="000000"/>
              <w:right w:val="single" w:sz="6" w:space="0" w:color="000000"/>
            </w:tcBorders>
            <w:hideMark/>
          </w:tcPr>
          <w:p w14:paraId="403159BA" w14:textId="53DA7E7D" w:rsidR="0083402E" w:rsidRDefault="0083402E" w:rsidP="00AB4DEC">
            <w:r>
              <w:t>Serious</w:t>
            </w:r>
          </w:p>
          <w:p w14:paraId="5BE1D56D" w14:textId="423BAA53" w:rsidR="0083402E" w:rsidRDefault="0083402E" w:rsidP="00AB4DEC">
            <w:pPr>
              <w:divId w:val="2109889069"/>
            </w:pPr>
          </w:p>
        </w:tc>
        <w:tc>
          <w:tcPr>
            <w:tcW w:w="366" w:type="pct"/>
            <w:tcBorders>
              <w:top w:val="single" w:sz="6" w:space="0" w:color="000000"/>
              <w:left w:val="single" w:sz="6" w:space="0" w:color="000000"/>
              <w:right w:val="single" w:sz="6" w:space="0" w:color="000000"/>
            </w:tcBorders>
            <w:hideMark/>
          </w:tcPr>
          <w:p w14:paraId="24FD35BF" w14:textId="4CAAFEA5" w:rsidR="0083402E" w:rsidRDefault="0083402E" w:rsidP="00AB4DEC">
            <w:r>
              <w:t>Not Serious</w:t>
            </w:r>
          </w:p>
          <w:p w14:paraId="01C5AC8A" w14:textId="0601F73D" w:rsidR="0083402E" w:rsidRDefault="0083402E" w:rsidP="00AB4DEC">
            <w:pPr>
              <w:divId w:val="299116147"/>
            </w:pPr>
          </w:p>
        </w:tc>
        <w:tc>
          <w:tcPr>
            <w:tcW w:w="366" w:type="pct"/>
            <w:tcBorders>
              <w:top w:val="single" w:sz="6" w:space="0" w:color="000000"/>
              <w:left w:val="single" w:sz="6" w:space="0" w:color="000000"/>
              <w:right w:val="single" w:sz="6" w:space="0" w:color="000000"/>
            </w:tcBorders>
            <w:hideMark/>
          </w:tcPr>
          <w:p w14:paraId="7E5B431F" w14:textId="00B7C7B2" w:rsidR="0083402E" w:rsidRDefault="0083402E" w:rsidP="00AB4DEC">
            <w:r>
              <w:t>Not serious</w:t>
            </w:r>
          </w:p>
          <w:p w14:paraId="1778D9DD" w14:textId="1476A4C6" w:rsidR="0083402E" w:rsidRDefault="0083402E" w:rsidP="00AB4DEC">
            <w:pPr>
              <w:divId w:val="445808295"/>
            </w:pPr>
          </w:p>
        </w:tc>
        <w:tc>
          <w:tcPr>
            <w:tcW w:w="367" w:type="pct"/>
            <w:tcBorders>
              <w:top w:val="single" w:sz="6" w:space="0" w:color="000000"/>
              <w:left w:val="single" w:sz="6" w:space="0" w:color="000000"/>
              <w:right w:val="single" w:sz="6" w:space="0" w:color="000000"/>
            </w:tcBorders>
            <w:hideMark/>
          </w:tcPr>
          <w:p w14:paraId="16C26CB1" w14:textId="09744322" w:rsidR="0083402E" w:rsidRDefault="0083402E" w:rsidP="00AB4DEC">
            <w:r>
              <w:t>Serious</w:t>
            </w:r>
          </w:p>
          <w:p w14:paraId="124AC1D1" w14:textId="1B048080" w:rsidR="0083402E" w:rsidRDefault="0083402E" w:rsidP="00AB4DEC">
            <w:pPr>
              <w:divId w:val="1953319965"/>
            </w:pPr>
          </w:p>
        </w:tc>
        <w:tc>
          <w:tcPr>
            <w:tcW w:w="312" w:type="pct"/>
            <w:tcBorders>
              <w:top w:val="single" w:sz="6" w:space="0" w:color="000000"/>
              <w:left w:val="single" w:sz="6" w:space="0" w:color="000000"/>
              <w:right w:val="single" w:sz="6" w:space="0" w:color="000000"/>
            </w:tcBorders>
            <w:hideMark/>
          </w:tcPr>
          <w:p w14:paraId="58FA20D4" w14:textId="1AEC436A" w:rsidR="0083402E" w:rsidRDefault="0083402E" w:rsidP="00AB4DEC">
            <w:pPr>
              <w:divId w:val="393360829"/>
            </w:pPr>
          </w:p>
        </w:tc>
        <w:tc>
          <w:tcPr>
            <w:tcW w:w="574" w:type="pct"/>
            <w:tcBorders>
              <w:top w:val="single" w:sz="6" w:space="0" w:color="000000"/>
              <w:left w:val="single" w:sz="6" w:space="0" w:color="000000"/>
              <w:right w:val="single" w:sz="6" w:space="0" w:color="000000"/>
            </w:tcBorders>
            <w:hideMark/>
          </w:tcPr>
          <w:p w14:paraId="178F4DA8" w14:textId="4F71F49F" w:rsidR="00AB4DEC" w:rsidRPr="00AB4DEC" w:rsidRDefault="00AB4DEC" w:rsidP="00AB4DEC">
            <w:pPr>
              <w:divId w:val="628168019"/>
            </w:pPr>
            <w:r w:rsidRPr="00AB4DEC">
              <w:t>11.9</w:t>
            </w:r>
            <w:r>
              <w:rPr>
                <w:lang w:val="en-GB"/>
              </w:rPr>
              <w:t>/min</w:t>
            </w:r>
            <w:r w:rsidRPr="00AB4DEC">
              <w:rPr>
                <w:lang w:val="en-GB"/>
              </w:rPr>
              <w:t>±5.3</w:t>
            </w:r>
          </w:p>
          <w:p w14:paraId="32E11903" w14:textId="59F2D194" w:rsidR="0083402E" w:rsidRDefault="0083402E" w:rsidP="00AB4DEC">
            <w:pPr>
              <w:divId w:val="628168019"/>
            </w:pPr>
            <w:r w:rsidRPr="00AB4DEC">
              <w:t xml:space="preserve">28.4% compliant </w:t>
            </w:r>
            <w:r w:rsidR="00AB4DEC">
              <w:t xml:space="preserve">10/min </w:t>
            </w:r>
            <w:r w:rsidRPr="00AB4DEC">
              <w:t>ventilation rate</w:t>
            </w:r>
          </w:p>
          <w:p w14:paraId="354A48B1" w14:textId="0E1FABEE" w:rsidR="008E4BD8" w:rsidRPr="00AB4DEC" w:rsidRDefault="008E4BD8" w:rsidP="00AB4DEC">
            <w:pPr>
              <w:divId w:val="628168019"/>
            </w:pPr>
            <w:r>
              <w:t>10.6% &gt;18/min</w:t>
            </w:r>
          </w:p>
          <w:p w14:paraId="0ECA3DCF" w14:textId="269BE997" w:rsidR="0083402E" w:rsidRDefault="0083402E" w:rsidP="00AB4DEC">
            <w:pPr>
              <w:divId w:val="628168019"/>
            </w:pPr>
          </w:p>
        </w:tc>
        <w:tc>
          <w:tcPr>
            <w:tcW w:w="614" w:type="pct"/>
            <w:tcBorders>
              <w:top w:val="single" w:sz="6" w:space="0" w:color="000000"/>
              <w:left w:val="single" w:sz="6" w:space="0" w:color="000000"/>
              <w:right w:val="single" w:sz="6" w:space="0" w:color="000000"/>
            </w:tcBorders>
            <w:hideMark/>
          </w:tcPr>
          <w:p w14:paraId="7F58C14A" w14:textId="0B533BFB" w:rsidR="00AB4DEC" w:rsidRPr="00AB4DEC" w:rsidRDefault="00AB4DEC" w:rsidP="00AB4DEC">
            <w:pPr>
              <w:divId w:val="561405566"/>
            </w:pPr>
            <w:r w:rsidRPr="00AB4DEC">
              <w:t>12.0/min</w:t>
            </w:r>
            <w:r w:rsidRPr="00AB4DEC">
              <w:rPr>
                <w:kern w:val="0"/>
                <w:lang w:val="en-GB"/>
              </w:rPr>
              <w:t>±4.8</w:t>
            </w:r>
          </w:p>
          <w:p w14:paraId="3625BAF0" w14:textId="77777777" w:rsidR="0083402E" w:rsidRDefault="0083402E" w:rsidP="00AB4DEC">
            <w:pPr>
              <w:divId w:val="561405566"/>
            </w:pPr>
            <w:r w:rsidRPr="00AB4DEC">
              <w:t xml:space="preserve">31.2% compliant </w:t>
            </w:r>
            <w:r w:rsidR="00AB4DEC" w:rsidRPr="00AB4DEC">
              <w:t xml:space="preserve">10/min </w:t>
            </w:r>
            <w:r w:rsidRPr="00AB4DEC">
              <w:t>ventilation rate</w:t>
            </w:r>
          </w:p>
          <w:p w14:paraId="7FB1EB0A" w14:textId="639DB5DB" w:rsidR="008E4BD8" w:rsidRDefault="008E4BD8" w:rsidP="00AB4DEC">
            <w:pPr>
              <w:divId w:val="561405566"/>
            </w:pPr>
            <w:r>
              <w:t>9.7% &gt;18/min</w:t>
            </w:r>
          </w:p>
        </w:tc>
        <w:tc>
          <w:tcPr>
            <w:tcW w:w="420" w:type="pct"/>
            <w:tcBorders>
              <w:top w:val="single" w:sz="6" w:space="0" w:color="000000"/>
              <w:left w:val="single" w:sz="6" w:space="0" w:color="000000"/>
              <w:right w:val="single" w:sz="6" w:space="0" w:color="000000"/>
            </w:tcBorders>
            <w:hideMark/>
          </w:tcPr>
          <w:p w14:paraId="6792CB5A" w14:textId="77777777" w:rsidR="0083402E" w:rsidRDefault="0083402E" w:rsidP="00AB4DEC">
            <w:pPr>
              <w:divId w:val="770468112"/>
            </w:pPr>
            <w:r>
              <w:rPr>
                <w:rStyle w:val="cell"/>
              </w:rPr>
              <w:t>-</w:t>
            </w:r>
          </w:p>
        </w:tc>
        <w:tc>
          <w:tcPr>
            <w:tcW w:w="427" w:type="pct"/>
            <w:tcBorders>
              <w:top w:val="single" w:sz="6" w:space="0" w:color="000000"/>
              <w:left w:val="single" w:sz="6" w:space="0" w:color="000000"/>
              <w:right w:val="single" w:sz="6" w:space="0" w:color="000000"/>
            </w:tcBorders>
            <w:hideMark/>
          </w:tcPr>
          <w:p w14:paraId="05902B1E" w14:textId="77777777" w:rsidR="0083402E" w:rsidRDefault="0083402E" w:rsidP="00AB4DEC">
            <w:pPr>
              <w:divId w:val="643510998"/>
            </w:pPr>
          </w:p>
        </w:tc>
        <w:tc>
          <w:tcPr>
            <w:tcW w:w="264" w:type="pct"/>
            <w:tcBorders>
              <w:top w:val="single" w:sz="6" w:space="0" w:color="000000"/>
              <w:left w:val="single" w:sz="6" w:space="0" w:color="000000"/>
              <w:right w:val="single" w:sz="6" w:space="0" w:color="000000"/>
            </w:tcBorders>
            <w:hideMark/>
          </w:tcPr>
          <w:p w14:paraId="06D2D533" w14:textId="3875417C" w:rsidR="0083402E" w:rsidRDefault="0083402E" w:rsidP="00AB4DEC">
            <w:pPr>
              <w:divId w:val="1587493538"/>
            </w:pPr>
            <w:r>
              <w:t>Very Low</w:t>
            </w:r>
          </w:p>
        </w:tc>
        <w:tc>
          <w:tcPr>
            <w:tcW w:w="324" w:type="pct"/>
            <w:tcBorders>
              <w:top w:val="single" w:sz="6" w:space="0" w:color="000000"/>
              <w:left w:val="single" w:sz="6" w:space="0" w:color="000000"/>
              <w:right w:val="single" w:sz="6" w:space="0" w:color="000000"/>
            </w:tcBorders>
            <w:hideMark/>
          </w:tcPr>
          <w:p w14:paraId="6149BAF3" w14:textId="0760AF94" w:rsidR="0083402E" w:rsidRDefault="0083402E" w:rsidP="00AB4DEC">
            <w:pPr>
              <w:divId w:val="89204524"/>
            </w:pPr>
            <w:r>
              <w:t>OTHER</w:t>
            </w:r>
          </w:p>
        </w:tc>
      </w:tr>
      <w:tr w:rsidR="0083402E" w14:paraId="1532C248" w14:textId="77777777" w:rsidTr="00512557">
        <w:trPr>
          <w:divId w:val="1191214072"/>
          <w:cantSplit/>
        </w:trPr>
        <w:tc>
          <w:tcPr>
            <w:tcW w:w="28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134E97E7" w14:textId="2E25179E" w:rsidR="0083402E" w:rsidRDefault="0083402E" w:rsidP="00AB4DEC">
            <w:r>
              <w:t>1</w:t>
            </w:r>
            <w:r w:rsidR="00686266">
              <w:fldChar w:fldCharType="begin"/>
            </w:r>
            <w:r w:rsidR="0093673C">
              <w:instrText xml:space="preserve"> ADDIN EN.CITE &lt;EndNote&gt;&lt;Cite&gt;&lt;Author&gt;Nehme&lt;/Author&gt;&lt;Year&gt;2009&lt;/Year&gt;&lt;RecNum&gt;4063&lt;/RecNum&gt;&lt;DisplayText&gt;&lt;style face="superscript"&gt;2&lt;/style&gt;&lt;/DisplayText&gt;&lt;record&gt;&lt;rec-number&gt;4063&lt;/rec-number&gt;&lt;foreign-keys&gt;&lt;key app="EN" db-id="p9dwfaxe6xvxvae9vrlxxdamf2ars9zsp2tr" timestamp="1765940343"&gt;4063&lt;/key&gt;&lt;/foreign-keys&gt;&lt;ref-type name="Journal Article"&gt;17&lt;/ref-type&gt;&lt;contributors&gt;&lt;authors&gt;&lt;author&gt;Nehme, Z.&lt;/author&gt;&lt;author&gt;Boyle, M. J.&lt;/author&gt;&lt;/authors&gt;&lt;/contributors&gt;&lt;auth-address&gt;Monash University, Department of Community Emergency Health and Paramedic Practice, PO Box 527, Frankston 3199, Victoria, Australia. Ziad.Nehme@med.monash.edu.au&lt;/auth-address&gt;&lt;titles&gt;&lt;title&gt;Smaller self-inflating bags produce greater guideline consistent ventilation in simulated cardiopulmonary resuscitation&lt;/title&gt;&lt;secondary-title&gt;BMC Emerg Med&lt;/secondary-title&gt;&lt;/titles&gt;&lt;periodical&gt;&lt;full-title&gt;BMC Emerg Med&lt;/full-title&gt;&lt;/periodical&gt;&lt;pages&gt;4&lt;/pages&gt;&lt;volume&gt;9&lt;/volume&gt;&lt;edition&gt;20090220&lt;/edition&gt;&lt;keywords&gt;&lt;keyword&gt;Adult&lt;/keyword&gt;&lt;keyword&gt;Cardiopulmonary Resuscitation/*standards&lt;/keyword&gt;&lt;keyword&gt;Emergency Medical Technicians&lt;/keyword&gt;&lt;keyword&gt;Equipment Failure&lt;/keyword&gt;&lt;keyword&gt;Female&lt;/keyword&gt;&lt;keyword&gt;Humans&lt;/keyword&gt;&lt;keyword&gt;Male&lt;/keyword&gt;&lt;keyword&gt;Manikins&lt;/keyword&gt;&lt;keyword&gt;Middle Aged&lt;/keyword&gt;&lt;keyword&gt;Practice Guidelines as Topic&lt;/keyword&gt;&lt;keyword&gt;Research Design&lt;/keyword&gt;&lt;keyword&gt;Respiration, Artificial/*instrumentation&lt;/keyword&gt;&lt;keyword&gt;Tidal Volume/physiology&lt;/keyword&gt;&lt;keyword&gt;Victoria&lt;/keyword&gt;&lt;keyword&gt;Young Adult&lt;/keyword&gt;&lt;/keywords&gt;&lt;dates&gt;&lt;year&gt;2009&lt;/year&gt;&lt;pub-dates&gt;&lt;date&gt;Feb 20&lt;/date&gt;&lt;/pub-dates&gt;&lt;/dates&gt;&lt;isbn&gt;1471-227X (Electronic)&amp;#xD;1471-227X (Linking)&lt;/isbn&gt;&lt;accession-num&gt;19228432&lt;/accession-num&gt;&lt;urls&gt;&lt;related-urls&gt;&lt;url&gt;https://www.ncbi.nlm.nih.gov/pubmed/19228432&lt;/url&gt;&lt;/related-urls&gt;&lt;/urls&gt;&lt;custom2&gt;PMC2656453&lt;/custom2&gt;&lt;electronic-resource-num&gt;10.1186/1471-227X-9-4&lt;/electronic-resource-num&gt;&lt;remote-database-name&gt;Medline&lt;/remote-database-name&gt;&lt;remote-database-provider&gt;NLM&lt;/remote-database-provider&gt;&lt;/record&gt;&lt;/Cite&gt;&lt;/EndNote&gt;</w:instrText>
            </w:r>
            <w:r w:rsidR="00686266">
              <w:fldChar w:fldCharType="separate"/>
            </w:r>
            <w:r w:rsidR="0093673C" w:rsidRPr="0093673C">
              <w:rPr>
                <w:noProof/>
                <w:vertAlign w:val="superscript"/>
              </w:rPr>
              <w:t>2</w:t>
            </w:r>
            <w:r w:rsidR="00686266">
              <w:fldChar w:fldCharType="end"/>
            </w:r>
          </w:p>
        </w:tc>
        <w:tc>
          <w:tcPr>
            <w:tcW w:w="31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49263C21" w14:textId="6C6304B9" w:rsidR="0083402E" w:rsidRDefault="00541F6F" w:rsidP="00AB4DEC">
            <w:r>
              <w:t xml:space="preserve">randomised crossover </w:t>
            </w:r>
            <w:r w:rsidR="0083402E">
              <w:t>simulation studies</w:t>
            </w:r>
          </w:p>
        </w:tc>
        <w:tc>
          <w:tcPr>
            <w:tcW w:w="36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5ADD9534" w14:textId="77AE335B" w:rsidR="0083402E" w:rsidRDefault="0083402E" w:rsidP="00AB4DEC">
            <w:r>
              <w:t>Not serious</w:t>
            </w:r>
          </w:p>
        </w:tc>
        <w:tc>
          <w:tcPr>
            <w:tcW w:w="36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01B1D638" w14:textId="6BC72581" w:rsidR="0083402E" w:rsidRDefault="0083402E" w:rsidP="00AB4DEC">
            <w:r>
              <w:t>Serious</w:t>
            </w:r>
          </w:p>
        </w:tc>
        <w:tc>
          <w:tcPr>
            <w:tcW w:w="36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1E73CC28" w14:textId="1962DA64" w:rsidR="0083402E" w:rsidRDefault="0083402E" w:rsidP="00AB4DEC">
            <w:r>
              <w:t>Serious</w:t>
            </w:r>
          </w:p>
        </w:tc>
        <w:tc>
          <w:tcPr>
            <w:tcW w:w="36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34229134" w14:textId="77777777" w:rsidR="0083402E" w:rsidRDefault="0083402E" w:rsidP="00AB4DEC">
            <w:pPr>
              <w:rPr>
                <w:vertAlign w:val="superscript"/>
              </w:rPr>
            </w:pPr>
            <w:r>
              <w:t>Not Serious</w:t>
            </w:r>
          </w:p>
          <w:p w14:paraId="5B6BDBA5" w14:textId="77777777" w:rsidR="0083402E" w:rsidRDefault="0083402E" w:rsidP="00AB4DEC"/>
        </w:tc>
        <w:tc>
          <w:tcPr>
            <w:tcW w:w="312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53D633DD" w14:textId="77777777" w:rsidR="0083402E" w:rsidRDefault="0083402E" w:rsidP="00AB4DEC"/>
        </w:tc>
        <w:tc>
          <w:tcPr>
            <w:tcW w:w="57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5B9086D7" w14:textId="02C2DEEB" w:rsidR="0083402E" w:rsidRDefault="00686266" w:rsidP="00AB4DEC">
            <w:r>
              <w:t>23</w:t>
            </w:r>
            <w:r w:rsidR="0083402E">
              <w:t>% optimal ventilation rate</w:t>
            </w:r>
            <w:r>
              <w:t xml:space="preserve"> (8-10/min)</w:t>
            </w:r>
            <w:r w:rsidR="00C4628F">
              <w:t xml:space="preserve"> </w:t>
            </w:r>
          </w:p>
        </w:tc>
        <w:tc>
          <w:tcPr>
            <w:tcW w:w="61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5291D2FA" w14:textId="443A5ADE" w:rsidR="0083402E" w:rsidRDefault="00686266" w:rsidP="00AB4DEC">
            <w:r>
              <w:t>30</w:t>
            </w:r>
            <w:r w:rsidR="0083402E">
              <w:t>% optimal ventilation rate</w:t>
            </w:r>
            <w:r>
              <w:t xml:space="preserve"> (8-10/min)</w:t>
            </w:r>
            <w:r w:rsidR="00C4628F">
              <w:t xml:space="preserve"> </w:t>
            </w:r>
          </w:p>
        </w:tc>
        <w:tc>
          <w:tcPr>
            <w:tcW w:w="420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3F5797BD" w14:textId="40408669" w:rsidR="0083402E" w:rsidRDefault="0083402E" w:rsidP="00AB4DEC">
            <w:pPr>
              <w:rPr>
                <w:rStyle w:val="cell"/>
              </w:rPr>
            </w:pPr>
            <w:r>
              <w:rPr>
                <w:rStyle w:val="cell"/>
              </w:rPr>
              <w:t>-</w:t>
            </w:r>
          </w:p>
        </w:tc>
        <w:tc>
          <w:tcPr>
            <w:tcW w:w="42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1E64FC1D" w14:textId="77777777" w:rsidR="0083402E" w:rsidRDefault="0083402E" w:rsidP="00AB4DEC"/>
        </w:tc>
        <w:tc>
          <w:tcPr>
            <w:tcW w:w="26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23289ED5" w14:textId="06713AD9" w:rsidR="0083402E" w:rsidRDefault="0083402E" w:rsidP="00AB4DEC">
            <w:r>
              <w:t>Very Low</w:t>
            </w:r>
          </w:p>
        </w:tc>
        <w:tc>
          <w:tcPr>
            <w:tcW w:w="32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686210FE" w14:textId="40EB3BFF" w:rsidR="0083402E" w:rsidRDefault="0083402E" w:rsidP="00AB4DEC">
            <w:r>
              <w:t>OTHER</w:t>
            </w:r>
          </w:p>
        </w:tc>
      </w:tr>
      <w:tr w:rsidR="0083402E" w14:paraId="32B9C5E5" w14:textId="77777777" w:rsidTr="002057A1">
        <w:trPr>
          <w:divId w:val="1191214072"/>
          <w:cantSplit/>
        </w:trPr>
        <w:tc>
          <w:tcPr>
            <w:tcW w:w="5000" w:type="pct"/>
            <w:gridSpan w:val="13"/>
            <w:shd w:val="clear" w:color="auto" w:fill="FFFFFF"/>
            <w:tcMar>
              <w:top w:w="75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66324CD0" w14:textId="56477569" w:rsidR="0083402E" w:rsidRPr="00754C19" w:rsidRDefault="0083402E" w:rsidP="00AB4DEC">
            <w:pPr>
              <w:divId w:val="1616016560"/>
              <w:rPr>
                <w:color w:val="000000"/>
              </w:rPr>
            </w:pPr>
            <w:r w:rsidRPr="00754C19">
              <w:rPr>
                <w:rStyle w:val="label"/>
                <w:b/>
                <w:bCs/>
              </w:rPr>
              <w:t>Barotrauma</w:t>
            </w:r>
          </w:p>
        </w:tc>
      </w:tr>
      <w:tr w:rsidR="0083402E" w14:paraId="4F12A3BA" w14:textId="77777777" w:rsidTr="00512557">
        <w:trPr>
          <w:divId w:val="1191214072"/>
          <w:cantSplit/>
        </w:trPr>
        <w:tc>
          <w:tcPr>
            <w:tcW w:w="28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1BE99F1C" w14:textId="7D3FD270" w:rsidR="0083402E" w:rsidRDefault="0083402E" w:rsidP="00AB4DEC">
            <w:pPr>
              <w:divId w:val="843544657"/>
            </w:pPr>
            <w:r>
              <w:t>0</w:t>
            </w:r>
          </w:p>
        </w:tc>
        <w:tc>
          <w:tcPr>
            <w:tcW w:w="31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6C89C27F" w14:textId="14792015" w:rsidR="0083402E" w:rsidRDefault="0083402E" w:rsidP="00AB4DEC">
            <w:pPr>
              <w:divId w:val="1741751469"/>
            </w:pPr>
          </w:p>
        </w:tc>
        <w:tc>
          <w:tcPr>
            <w:tcW w:w="36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7BF76D5B" w14:textId="05D06FD1" w:rsidR="0083402E" w:rsidRDefault="0083402E" w:rsidP="00AB4DEC">
            <w:pPr>
              <w:divId w:val="1778450668"/>
            </w:pPr>
          </w:p>
        </w:tc>
        <w:tc>
          <w:tcPr>
            <w:tcW w:w="36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5E2B3990" w14:textId="285E6285" w:rsidR="0083402E" w:rsidRDefault="0083402E" w:rsidP="00AB4DEC">
            <w:pPr>
              <w:divId w:val="2029676173"/>
            </w:pPr>
          </w:p>
        </w:tc>
        <w:tc>
          <w:tcPr>
            <w:tcW w:w="36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3B4C2CBE" w14:textId="47F647A1" w:rsidR="0083402E" w:rsidRDefault="0083402E" w:rsidP="00AB4DEC">
            <w:pPr>
              <w:divId w:val="1525366728"/>
            </w:pPr>
          </w:p>
        </w:tc>
        <w:tc>
          <w:tcPr>
            <w:tcW w:w="36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745D5049" w14:textId="4E26D7FC" w:rsidR="0083402E" w:rsidRDefault="0083402E" w:rsidP="00AB4DEC">
            <w:pPr>
              <w:divId w:val="2137095155"/>
            </w:pPr>
          </w:p>
        </w:tc>
        <w:tc>
          <w:tcPr>
            <w:tcW w:w="312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3ADDE380" w14:textId="4338B8FC" w:rsidR="0083402E" w:rsidRDefault="0083402E" w:rsidP="00AB4DEC">
            <w:pPr>
              <w:divId w:val="899823482"/>
            </w:pPr>
          </w:p>
        </w:tc>
        <w:tc>
          <w:tcPr>
            <w:tcW w:w="57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6D6D7D63" w14:textId="721D7E99" w:rsidR="0083402E" w:rsidRDefault="0083402E" w:rsidP="00AB4DEC">
            <w:pPr>
              <w:divId w:val="1232547401"/>
            </w:pPr>
          </w:p>
        </w:tc>
        <w:tc>
          <w:tcPr>
            <w:tcW w:w="61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1C7041A4" w14:textId="708EB8BA" w:rsidR="0083402E" w:rsidRDefault="0083402E" w:rsidP="00AB4DEC">
            <w:pPr>
              <w:divId w:val="1067993043"/>
            </w:pPr>
          </w:p>
        </w:tc>
        <w:tc>
          <w:tcPr>
            <w:tcW w:w="420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19930207" w14:textId="77777777" w:rsidR="0083402E" w:rsidRDefault="0083402E" w:rsidP="00AB4DEC">
            <w:pPr>
              <w:divId w:val="196282101"/>
            </w:pPr>
          </w:p>
        </w:tc>
        <w:tc>
          <w:tcPr>
            <w:tcW w:w="42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37C18B07" w14:textId="77777777" w:rsidR="0083402E" w:rsidRDefault="0083402E" w:rsidP="00AB4DEC">
            <w:pPr>
              <w:divId w:val="1547258758"/>
            </w:pPr>
          </w:p>
        </w:tc>
        <w:tc>
          <w:tcPr>
            <w:tcW w:w="26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16FF6622" w14:textId="2E51AF3B" w:rsidR="0083402E" w:rsidRDefault="0083402E" w:rsidP="00AB4DEC">
            <w:pPr>
              <w:divId w:val="1759016829"/>
            </w:pPr>
          </w:p>
        </w:tc>
        <w:tc>
          <w:tcPr>
            <w:tcW w:w="32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5EFDF0FB" w14:textId="52C2E6AB" w:rsidR="0083402E" w:rsidRDefault="0083402E" w:rsidP="00AB4DEC">
            <w:pPr>
              <w:divId w:val="304822134"/>
            </w:pPr>
            <w:r>
              <w:t>OTHER</w:t>
            </w:r>
          </w:p>
        </w:tc>
      </w:tr>
    </w:tbl>
    <w:p w14:paraId="53C55785" w14:textId="77777777" w:rsidR="00E425E5" w:rsidRDefault="00E425E5" w:rsidP="00AB4DEC">
      <w:pPr>
        <w:divId w:val="1145969233"/>
        <w:rPr>
          <w:lang w:val="en"/>
        </w:rPr>
      </w:pPr>
    </w:p>
    <w:p w14:paraId="29AB689C" w14:textId="77777777" w:rsidR="00007B36" w:rsidRPr="00007B36" w:rsidRDefault="00E425E5" w:rsidP="00007B36">
      <w:pPr>
        <w:pStyle w:val="EndNoteBibliography"/>
        <w:ind w:left="720" w:hanging="720"/>
        <w:divId w:val="1145969233"/>
        <w:rPr>
          <w:noProof/>
        </w:rPr>
      </w:pPr>
      <w:r>
        <w:rPr>
          <w:lang w:val="en"/>
        </w:rPr>
        <w:fldChar w:fldCharType="begin"/>
      </w:r>
      <w:r>
        <w:rPr>
          <w:lang w:val="en"/>
        </w:rPr>
        <w:instrText xml:space="preserve"> ADDIN EN.REFLIST </w:instrText>
      </w:r>
      <w:r>
        <w:rPr>
          <w:lang w:val="en"/>
        </w:rPr>
        <w:fldChar w:fldCharType="separate"/>
      </w:r>
      <w:r w:rsidR="00007B36" w:rsidRPr="00007B36">
        <w:rPr>
          <w:noProof/>
        </w:rPr>
        <w:t>1.</w:t>
      </w:r>
      <w:r w:rsidR="00007B36" w:rsidRPr="00007B36">
        <w:rPr>
          <w:noProof/>
        </w:rPr>
        <w:tab/>
        <w:t xml:space="preserve">Snyder BD, Van Dyke MR, Walker RG, et al. Association of small adult ventilation bags with return of spontaneous circulation in out of hospital cardiac arrest. </w:t>
      </w:r>
      <w:r w:rsidR="00007B36" w:rsidRPr="00007B36">
        <w:rPr>
          <w:i/>
          <w:noProof/>
        </w:rPr>
        <w:t>Resuscitation</w:t>
      </w:r>
      <w:r w:rsidR="00007B36" w:rsidRPr="00007B36">
        <w:rPr>
          <w:noProof/>
        </w:rPr>
        <w:t>. 2023;193:109991.</w:t>
      </w:r>
    </w:p>
    <w:p w14:paraId="40727250" w14:textId="77777777" w:rsidR="00007B36" w:rsidRPr="00007B36" w:rsidRDefault="00007B36" w:rsidP="00007B36">
      <w:pPr>
        <w:pStyle w:val="EndNoteBibliography"/>
        <w:ind w:left="720" w:hanging="720"/>
        <w:divId w:val="1145969233"/>
        <w:rPr>
          <w:noProof/>
        </w:rPr>
      </w:pPr>
      <w:r w:rsidRPr="00007B36">
        <w:rPr>
          <w:noProof/>
        </w:rPr>
        <w:t>2.</w:t>
      </w:r>
      <w:r w:rsidRPr="00007B36">
        <w:rPr>
          <w:noProof/>
        </w:rPr>
        <w:tab/>
        <w:t xml:space="preserve">Nehme Z, Boyle MJ. Smaller self-inflating bags produce greater guideline consistent ventilation in simulated cardiopulmonary resuscitation. </w:t>
      </w:r>
      <w:r w:rsidRPr="00007B36">
        <w:rPr>
          <w:i/>
          <w:noProof/>
        </w:rPr>
        <w:t>BMC Emerg Med</w:t>
      </w:r>
      <w:r w:rsidRPr="00007B36">
        <w:rPr>
          <w:noProof/>
        </w:rPr>
        <w:t>. 2009;9:4.</w:t>
      </w:r>
    </w:p>
    <w:p w14:paraId="51AC542D" w14:textId="77777777" w:rsidR="00007B36" w:rsidRPr="00007B36" w:rsidRDefault="00007B36" w:rsidP="00007B36">
      <w:pPr>
        <w:pStyle w:val="EndNoteBibliography"/>
        <w:ind w:left="720" w:hanging="720"/>
        <w:divId w:val="1145969233"/>
        <w:rPr>
          <w:noProof/>
        </w:rPr>
      </w:pPr>
      <w:r w:rsidRPr="00007B36">
        <w:rPr>
          <w:noProof/>
        </w:rPr>
        <w:t>3.</w:t>
      </w:r>
      <w:r w:rsidRPr="00007B36">
        <w:rPr>
          <w:noProof/>
        </w:rPr>
        <w:tab/>
        <w:t xml:space="preserve">Riyapan S, Hirunwidchayarat P, Ruangsomboon O, et al. Comparison between Pediatric-Sized and Adult-Sized Bag- Valve-Mask Ventilation for Achieving Appropriate Tidal Volume in Simulated Adult Out-of-Hospital Cardiac Arrest in a Moving Ambulance. </w:t>
      </w:r>
      <w:r w:rsidRPr="00007B36">
        <w:rPr>
          <w:i/>
          <w:noProof/>
        </w:rPr>
        <w:t>Journal of the Medical Association of Thailand</w:t>
      </w:r>
      <w:r w:rsidRPr="00007B36">
        <w:rPr>
          <w:noProof/>
        </w:rPr>
        <w:t>. 2021;104:1404 - 1410.</w:t>
      </w:r>
    </w:p>
    <w:p w14:paraId="35391AB9" w14:textId="70CF908F" w:rsidR="00FD4BB9" w:rsidRDefault="00E425E5" w:rsidP="00AB4DEC">
      <w:pPr>
        <w:divId w:val="1145969233"/>
        <w:rPr>
          <w:lang w:val="en"/>
        </w:rPr>
      </w:pPr>
      <w:r>
        <w:rPr>
          <w:lang w:val="en"/>
        </w:rPr>
        <w:fldChar w:fldCharType="end"/>
      </w:r>
    </w:p>
    <w:sectPr w:rsidR="00FD4BB9">
      <w:pgSz w:w="15840" w:h="12240" w:orient="landscape"/>
      <w:pgMar w:top="720" w:right="720" w:bottom="720" w:left="72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val="bestFit" w:percent="105"/>
  <w:activeWritingStyle w:appName="MSWord" w:lang="fr-FR" w:vendorID="64" w:dllVersion="131078" w:nlCheck="1" w:checkStyle="0"/>
  <w:activeWritingStyle w:appName="MSWord" w:lang="en-US" w:vendorID="64" w:dllVersion="131078" w:nlCheck="1" w:checkStyle="1"/>
  <w:defaultTabStop w:val="708"/>
  <w:hyphenationZone w:val="425"/>
  <w:characterSpacingControl w:val="doNotCompress"/>
  <w:savePreviewPicture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irculation Copy&lt;/Style&gt;&lt;LeftDelim&gt;{&lt;/LeftDelim&gt;&lt;RightDelim&gt;}&lt;/RightDelim&gt;&lt;FontName&gt;Arial Narrow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9dwfaxe6xvxvae9vrlxxdamf2ars9zsp2tr&quot;&gt;IG 2022&lt;record-ids&gt;&lt;item&gt;4062&lt;/item&gt;&lt;item&gt;4063&lt;/item&gt;&lt;item&gt;4064&lt;/item&gt;&lt;/record-ids&gt;&lt;/item&gt;&lt;/Libraries&gt;"/>
  </w:docVars>
  <w:rsids>
    <w:rsidRoot w:val="00CC101B"/>
    <w:rsid w:val="00007B36"/>
    <w:rsid w:val="00027878"/>
    <w:rsid w:val="00065EDD"/>
    <w:rsid w:val="000D15DF"/>
    <w:rsid w:val="000E33B9"/>
    <w:rsid w:val="001236F4"/>
    <w:rsid w:val="00196275"/>
    <w:rsid w:val="001C684D"/>
    <w:rsid w:val="002057A1"/>
    <w:rsid w:val="002C4D84"/>
    <w:rsid w:val="002C5148"/>
    <w:rsid w:val="002E04D8"/>
    <w:rsid w:val="00313452"/>
    <w:rsid w:val="00366776"/>
    <w:rsid w:val="003916B1"/>
    <w:rsid w:val="0039408D"/>
    <w:rsid w:val="004E0846"/>
    <w:rsid w:val="004F1477"/>
    <w:rsid w:val="00512557"/>
    <w:rsid w:val="005300BF"/>
    <w:rsid w:val="00541F6F"/>
    <w:rsid w:val="00593FCE"/>
    <w:rsid w:val="005976CE"/>
    <w:rsid w:val="00686266"/>
    <w:rsid w:val="00691695"/>
    <w:rsid w:val="006E0F9C"/>
    <w:rsid w:val="00754C19"/>
    <w:rsid w:val="0083402E"/>
    <w:rsid w:val="008B33C9"/>
    <w:rsid w:val="008D61F9"/>
    <w:rsid w:val="008E4BD8"/>
    <w:rsid w:val="008F61D6"/>
    <w:rsid w:val="0093673C"/>
    <w:rsid w:val="00AB4DEC"/>
    <w:rsid w:val="00C4628F"/>
    <w:rsid w:val="00C77594"/>
    <w:rsid w:val="00C9768F"/>
    <w:rsid w:val="00CC101B"/>
    <w:rsid w:val="00CD0658"/>
    <w:rsid w:val="00CD60B4"/>
    <w:rsid w:val="00CE5C2D"/>
    <w:rsid w:val="00D42BF3"/>
    <w:rsid w:val="00D862C1"/>
    <w:rsid w:val="00E425E5"/>
    <w:rsid w:val="00EF0267"/>
    <w:rsid w:val="00EF1EE4"/>
    <w:rsid w:val="00FD4B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97635A1"/>
  <w15:docId w15:val="{FAA85E95-6484-E74B-B67A-DB808B88D46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fr-FR" w:eastAsia="fr-FR" w:bidi="ar-SA"/>
        <w14:ligatures w14:val="standardContextual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B4DEC"/>
    <w:rPr>
      <w:rFonts w:ascii="Arial Narrow" w:eastAsia="Times New Roman" w:hAnsi="Arial Narrow"/>
      <w:sz w:val="13"/>
      <w:szCs w:val="13"/>
    </w:rPr>
  </w:style>
  <w:style w:type="paragraph" w:styleId="Heading4">
    <w:name w:val="heading 4"/>
    <w:basedOn w:val="Normal"/>
    <w:link w:val="Heading4Char"/>
    <w:uiPriority w:val="9"/>
    <w:qFormat/>
    <w:pPr>
      <w:spacing w:before="100" w:beforeAutospacing="1" w:after="100" w:afterAutospacing="1"/>
      <w:outlineLvl w:val="3"/>
    </w:pPr>
    <w:rPr>
      <w:rFonts w:ascii="Times New Roman" w:hAnsi="Times New Roman" w:cs="Times New Roman"/>
      <w:b/>
      <w:bCs/>
      <w:kern w:val="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Pr>
      <w:rFonts w:ascii="Times New Roman" w:hAnsi="Times New Roman" w:cs="Times New Roman"/>
      <w:b/>
      <w:bCs/>
      <w:kern w:val="0"/>
    </w:rPr>
  </w:style>
  <w:style w:type="character" w:customStyle="1" w:styleId="label">
    <w:name w:val="label"/>
    <w:basedOn w:val="DefaultParagraphFont"/>
  </w:style>
  <w:style w:type="character" w:customStyle="1" w:styleId="comma">
    <w:name w:val="comma"/>
    <w:basedOn w:val="DefaultParagraphFont"/>
  </w:style>
  <w:style w:type="character" w:customStyle="1" w:styleId="cell-value">
    <w:name w:val="cell-value"/>
    <w:basedOn w:val="DefaultParagraphFont"/>
  </w:style>
  <w:style w:type="character" w:customStyle="1" w:styleId="cell">
    <w:name w:val="cell"/>
    <w:basedOn w:val="DefaultParagraphFont"/>
  </w:style>
  <w:style w:type="character" w:customStyle="1" w:styleId="block">
    <w:name w:val="block"/>
    <w:basedOn w:val="DefaultParagraphFont"/>
  </w:style>
  <w:style w:type="character" w:customStyle="1" w:styleId="quality-sign">
    <w:name w:val="quality-sign"/>
    <w:basedOn w:val="DefaultParagraphFont"/>
  </w:style>
  <w:style w:type="character" w:customStyle="1" w:styleId="quality-text">
    <w:name w:val="quality-text"/>
    <w:basedOn w:val="DefaultParagraphFont"/>
  </w:style>
  <w:style w:type="paragraph" w:styleId="NormalWeb">
    <w:name w:val="Normal (Web)"/>
    <w:basedOn w:val="Normal"/>
    <w:uiPriority w:val="99"/>
    <w:semiHidden/>
    <w:unhideWhenUsed/>
    <w:pPr>
      <w:spacing w:before="100" w:beforeAutospacing="1" w:after="100" w:afterAutospacing="1"/>
    </w:pPr>
    <w:rPr>
      <w:rFonts w:ascii="Times New Roman" w:hAnsi="Times New Roman" w:cs="Times New Roman"/>
      <w:kern w:val="0"/>
    </w:rPr>
  </w:style>
  <w:style w:type="character" w:styleId="CommentReference">
    <w:name w:val="annotation reference"/>
    <w:basedOn w:val="DefaultParagraphFont"/>
    <w:uiPriority w:val="99"/>
    <w:semiHidden/>
    <w:unhideWhenUsed/>
    <w:rsid w:val="00CE5C2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E5C2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E5C2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E5C2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E5C2D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E425E5"/>
    <w:pPr>
      <w:jc w:val="center"/>
    </w:pPr>
    <w:rPr>
      <w:sz w:val="1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425E5"/>
    <w:rPr>
      <w:rFonts w:ascii="Arial Narrow" w:eastAsia="Times New Roman" w:hAnsi="Arial Narrow"/>
      <w:sz w:val="12"/>
      <w:szCs w:val="13"/>
    </w:rPr>
  </w:style>
  <w:style w:type="paragraph" w:customStyle="1" w:styleId="EndNoteBibliography">
    <w:name w:val="EndNote Bibliography"/>
    <w:basedOn w:val="Normal"/>
    <w:link w:val="EndNoteBibliographyChar"/>
    <w:rsid w:val="00E425E5"/>
    <w:rPr>
      <w:sz w:val="12"/>
    </w:rPr>
  </w:style>
  <w:style w:type="character" w:customStyle="1" w:styleId="EndNoteBibliographyChar">
    <w:name w:val="EndNote Bibliography Char"/>
    <w:basedOn w:val="DefaultParagraphFont"/>
    <w:link w:val="EndNoteBibliography"/>
    <w:rsid w:val="00E425E5"/>
    <w:rPr>
      <w:rFonts w:ascii="Arial Narrow" w:eastAsia="Times New Roman" w:hAnsi="Arial Narrow"/>
      <w:sz w:val="12"/>
      <w:szCs w:val="13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F1477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F1477"/>
    <w:rPr>
      <w:rFonts w:ascii="Segoe UI" w:eastAsia="Times New Roman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796877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8015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6582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2894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3885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5969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172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9505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2486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7125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121407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2287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2300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00602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566459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096766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710049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76450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705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57992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4443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7860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127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3984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5190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3240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2263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6513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9863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1453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26856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4868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3689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3984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8708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2980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7963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6354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0529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854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3868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293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0494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91331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2355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97431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3951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2768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88616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3572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7722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9942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5793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3047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6794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0803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9108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9608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0309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7563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16583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7574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959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8185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46545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4774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9889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9116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5808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3319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3360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8168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1405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0468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9490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3510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87493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204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6016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3544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1751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8450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676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5366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7095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9823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2547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7993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82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2533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7258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59016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4822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129</Words>
  <Characters>17839</Characters>
  <Application>Microsoft Office Word</Application>
  <DocSecurity>0</DocSecurity>
  <Lines>148</Lines>
  <Paragraphs>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9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net Bray</dc:creator>
  <cp:keywords/>
  <dc:description/>
  <cp:lastModifiedBy>Siobhan Masterson</cp:lastModifiedBy>
  <cp:revision>2</cp:revision>
  <dcterms:created xsi:type="dcterms:W3CDTF">2025-12-22T21:30:00Z</dcterms:created>
  <dcterms:modified xsi:type="dcterms:W3CDTF">2025-12-22T21:30:00Z</dcterms:modified>
</cp:coreProperties>
</file>